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7B33C" w14:textId="77777777" w:rsidR="00C74F7F" w:rsidRDefault="00152809" w:rsidP="005F0C3A">
      <w:pPr>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14:paraId="2B23C670" w14:textId="77777777" w:rsidR="00B14CEE" w:rsidRDefault="00B14CEE" w:rsidP="005F0C3A">
      <w:pPr>
        <w:jc w:val="both"/>
        <w:rPr>
          <w:b/>
          <w:lang w:val="es-ES"/>
        </w:rPr>
      </w:pPr>
    </w:p>
    <w:p w14:paraId="16806EA9" w14:textId="77777777" w:rsidR="00B14CEE" w:rsidRPr="00B70BC7" w:rsidRDefault="00B70BC7" w:rsidP="005F0C3A">
      <w:pPr>
        <w:jc w:val="both"/>
        <w:rPr>
          <w:lang w:val="es-ES"/>
        </w:rPr>
      </w:pPr>
      <w:r w:rsidRPr="00F13E49">
        <w:rPr>
          <w:highlight w:val="green"/>
          <w:lang w:val="es-ES"/>
        </w:rPr>
        <w:t>Resumen Ejecutivo</w:t>
      </w:r>
    </w:p>
    <w:p w14:paraId="5822172B" w14:textId="77777777" w:rsidR="00B70BC7" w:rsidRDefault="00B70BC7" w:rsidP="005F0C3A">
      <w:pPr>
        <w:jc w:val="both"/>
        <w:rPr>
          <w:b/>
          <w:lang w:val="es-ES"/>
        </w:rPr>
      </w:pPr>
    </w:p>
    <w:p w14:paraId="2EDFBB4B" w14:textId="77777777" w:rsidR="0032191D" w:rsidRDefault="0032191D" w:rsidP="005F0C3A">
      <w:pPr>
        <w:pStyle w:val="Prrafodelista"/>
        <w:ind w:left="360"/>
        <w:jc w:val="both"/>
        <w:rPr>
          <w:lang w:val="es-ES"/>
        </w:rPr>
      </w:pPr>
    </w:p>
    <w:p w14:paraId="5820EA96" w14:textId="77777777" w:rsidR="006821A5" w:rsidRDefault="004B39A8" w:rsidP="005F0C3A">
      <w:pPr>
        <w:pStyle w:val="Prrafodelista"/>
        <w:numPr>
          <w:ilvl w:val="0"/>
          <w:numId w:val="1"/>
        </w:numPr>
        <w:jc w:val="both"/>
        <w:rPr>
          <w:lang w:val="es-ES"/>
        </w:rPr>
      </w:pPr>
      <w:r w:rsidRPr="001449F4">
        <w:rPr>
          <w:lang w:val="es-ES"/>
        </w:rPr>
        <w:t>Introducción</w:t>
      </w:r>
    </w:p>
    <w:p w14:paraId="01D45B21" w14:textId="77777777" w:rsidR="001D49DD" w:rsidRDefault="001D49DD" w:rsidP="005F0C3A">
      <w:pPr>
        <w:pStyle w:val="Prrafodelista"/>
        <w:jc w:val="both"/>
        <w:rPr>
          <w:lang w:val="es-ES"/>
        </w:rPr>
      </w:pPr>
    </w:p>
    <w:p w14:paraId="4AB8C446" w14:textId="77777777" w:rsidR="0072798B" w:rsidRDefault="00B33156" w:rsidP="005F0C3A">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2D4E8F9E" w14:textId="77777777" w:rsidR="00FD4519" w:rsidRDefault="00FD4519" w:rsidP="005F0C3A">
      <w:pPr>
        <w:jc w:val="both"/>
        <w:rPr>
          <w:lang w:val="es-ES"/>
        </w:rPr>
      </w:pPr>
    </w:p>
    <w:p w14:paraId="39E8773E" w14:textId="77777777" w:rsidR="000F6375" w:rsidRDefault="000F6375" w:rsidP="005F0C3A">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B43145">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CB4B8B" w:rsidRPr="00CB4B8B">
        <w:rPr>
          <w:noProof/>
          <w:lang w:val="es-ES"/>
        </w:rPr>
        <w:t>(1)</w:t>
      </w:r>
      <w:r w:rsidR="00B43145">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B43145">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B43145">
        <w:rPr>
          <w:lang w:val="es-ES"/>
        </w:rPr>
        <w:fldChar w:fldCharType="separate"/>
      </w:r>
      <w:r w:rsidR="00CB4B8B" w:rsidRPr="00CB4B8B">
        <w:rPr>
          <w:noProof/>
          <w:lang w:val="es-ES"/>
        </w:rPr>
        <w:t>(2)</w:t>
      </w:r>
      <w:r w:rsidR="00B43145">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B43145">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B43145">
        <w:rPr>
          <w:lang w:val="es-ES"/>
        </w:rPr>
        <w:fldChar w:fldCharType="separate"/>
      </w:r>
      <w:r w:rsidR="00CB4B8B" w:rsidRPr="00CB4B8B">
        <w:rPr>
          <w:noProof/>
          <w:lang w:val="es-ES"/>
        </w:rPr>
        <w:t>(3)</w:t>
      </w:r>
      <w:r w:rsidR="00B43145">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B43145">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B43145">
        <w:rPr>
          <w:lang w:val="es-ES"/>
        </w:rPr>
        <w:fldChar w:fldCharType="separate"/>
      </w:r>
      <w:r w:rsidR="00C33B9D" w:rsidRPr="00C33B9D">
        <w:rPr>
          <w:noProof/>
          <w:lang w:val="es-ES"/>
        </w:rPr>
        <w:t>(4)</w:t>
      </w:r>
      <w:r w:rsidR="00B43145">
        <w:rPr>
          <w:lang w:val="es-ES"/>
        </w:rPr>
        <w:fldChar w:fldCharType="end"/>
      </w:r>
      <w:r w:rsidR="00C33B9D">
        <w:rPr>
          <w:lang w:val="es-ES"/>
        </w:rPr>
        <w:t>.</w:t>
      </w:r>
    </w:p>
    <w:p w14:paraId="26334D02" w14:textId="77777777" w:rsidR="00CB4B8B" w:rsidRDefault="00CB4B8B" w:rsidP="005F0C3A">
      <w:pPr>
        <w:jc w:val="both"/>
        <w:rPr>
          <w:lang w:val="es-ES"/>
        </w:rPr>
      </w:pPr>
    </w:p>
    <w:p w14:paraId="191E0425" w14:textId="77777777" w:rsidR="001366FB" w:rsidRDefault="006F5814" w:rsidP="005F0C3A">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B43145">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05764A" w:rsidRPr="0005764A">
        <w:rPr>
          <w:noProof/>
          <w:lang w:val="es-ES"/>
        </w:rPr>
        <w:t>(1)</w:t>
      </w:r>
      <w:r w:rsidR="00B43145">
        <w:rPr>
          <w:lang w:val="es-ES"/>
        </w:rPr>
        <w:fldChar w:fldCharType="end"/>
      </w:r>
      <w:r w:rsidR="0005764A">
        <w:rPr>
          <w:lang w:val="es-ES"/>
        </w:rPr>
        <w:t xml:space="preserve">. </w:t>
      </w:r>
    </w:p>
    <w:p w14:paraId="2F91BEAF" w14:textId="77777777" w:rsidR="001366FB" w:rsidRDefault="001366FB" w:rsidP="005F0C3A">
      <w:pPr>
        <w:jc w:val="both"/>
        <w:rPr>
          <w:lang w:val="es-ES"/>
        </w:rPr>
      </w:pPr>
    </w:p>
    <w:p w14:paraId="054CFEBE" w14:textId="77777777" w:rsidR="00432445" w:rsidRDefault="004434EB" w:rsidP="005F0C3A">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42F87">
        <w:rPr>
          <w:lang w:val="es-ES"/>
        </w:rPr>
        <w:t>.</w:t>
      </w:r>
      <w:r w:rsidR="00B43145">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B43145">
        <w:rPr>
          <w:lang w:val="es-ES"/>
        </w:rPr>
        <w:fldChar w:fldCharType="separate"/>
      </w:r>
      <w:r w:rsidR="0045468B" w:rsidRPr="0045468B">
        <w:rPr>
          <w:noProof/>
          <w:lang w:val="es-ES"/>
        </w:rPr>
        <w:t>(5)</w:t>
      </w:r>
      <w:r w:rsidR="00B43145">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75D57737" w14:textId="77777777" w:rsidR="00C33B9D" w:rsidRDefault="00C33B9D" w:rsidP="005F0C3A">
      <w:pPr>
        <w:jc w:val="both"/>
        <w:rPr>
          <w:lang w:val="es-ES"/>
        </w:rPr>
      </w:pPr>
    </w:p>
    <w:p w14:paraId="194B8207" w14:textId="77777777" w:rsidR="00D21883" w:rsidRDefault="00D21883" w:rsidP="005F0C3A">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B43145">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B43145">
        <w:rPr>
          <w:lang w:val="es-ES"/>
        </w:rPr>
        <w:fldChar w:fldCharType="separate"/>
      </w:r>
      <w:r w:rsidR="0045468B" w:rsidRPr="0045468B">
        <w:rPr>
          <w:noProof/>
          <w:lang w:val="es-ES"/>
        </w:rPr>
        <w:t>(6)</w:t>
      </w:r>
      <w:r w:rsidR="00B43145">
        <w:rPr>
          <w:lang w:val="es-ES"/>
        </w:rPr>
        <w:fldChar w:fldCharType="end"/>
      </w:r>
      <w:r w:rsidR="003D2BC8">
        <w:rPr>
          <w:lang w:val="es-ES"/>
        </w:rPr>
        <w:t xml:space="preserve"> </w:t>
      </w:r>
    </w:p>
    <w:p w14:paraId="00C80291" w14:textId="77777777" w:rsidR="00AE73A1" w:rsidRDefault="00AE73A1" w:rsidP="005F0C3A">
      <w:pPr>
        <w:jc w:val="both"/>
        <w:rPr>
          <w:lang w:val="es-ES"/>
        </w:rPr>
      </w:pPr>
    </w:p>
    <w:p w14:paraId="141714C0" w14:textId="77777777" w:rsidR="00AE73A1" w:rsidRDefault="00921FAE" w:rsidP="005F0C3A">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w:t>
      </w:r>
      <w:proofErr w:type="spellStart"/>
      <w:r>
        <w:rPr>
          <w:lang w:val="es-ES"/>
        </w:rPr>
        <w:t>Consumer</w:t>
      </w:r>
      <w:proofErr w:type="spellEnd"/>
      <w:r>
        <w:rPr>
          <w:lang w:val="es-ES"/>
        </w:rPr>
        <w:t xml:space="preserve"> </w:t>
      </w:r>
      <w:proofErr w:type="spellStart"/>
      <w:r>
        <w:rPr>
          <w:lang w:val="es-ES"/>
        </w:rPr>
        <w:t>Assesment</w:t>
      </w:r>
      <w:proofErr w:type="spellEnd"/>
      <w:r>
        <w:rPr>
          <w:lang w:val="es-ES"/>
        </w:rPr>
        <w:t xml:space="preserve"> of </w:t>
      </w:r>
      <w:proofErr w:type="spellStart"/>
      <w:r>
        <w:rPr>
          <w:lang w:val="es-ES"/>
        </w:rPr>
        <w:t>Healthcare</w:t>
      </w:r>
      <w:proofErr w:type="spellEnd"/>
      <w:r>
        <w:rPr>
          <w:lang w:val="es-ES"/>
        </w:rPr>
        <w:t xml:space="preserve"> </w:t>
      </w:r>
      <w:proofErr w:type="spellStart"/>
      <w:r>
        <w:rPr>
          <w:lang w:val="es-ES"/>
        </w:rPr>
        <w:t>Providers</w:t>
      </w:r>
      <w:proofErr w:type="spellEnd"/>
      <w:r>
        <w:rPr>
          <w:lang w:val="es-ES"/>
        </w:rPr>
        <w:t xml:space="preserve"> and </w:t>
      </w:r>
      <w:proofErr w:type="spellStart"/>
      <w:r>
        <w:rPr>
          <w:lang w:val="es-ES"/>
        </w:rPr>
        <w:t>Systems</w:t>
      </w:r>
      <w:proofErr w:type="spellEnd"/>
      <w:r>
        <w:rPr>
          <w:lang w:val="es-ES"/>
        </w:rPr>
        <w:t xml:space="preserve">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B43145">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B43145">
        <w:rPr>
          <w:lang w:val="es-ES"/>
        </w:rPr>
        <w:fldChar w:fldCharType="separate"/>
      </w:r>
      <w:r w:rsidR="0045468B" w:rsidRPr="0045468B">
        <w:rPr>
          <w:noProof/>
          <w:lang w:val="es-ES"/>
        </w:rPr>
        <w:t>(7)</w:t>
      </w:r>
      <w:r w:rsidR="00B43145">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B43145">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B43145">
        <w:rPr>
          <w:lang w:val="es-ES"/>
        </w:rPr>
        <w:fldChar w:fldCharType="separate"/>
      </w:r>
      <w:r w:rsidR="00C24BBF" w:rsidRPr="00C24BBF">
        <w:rPr>
          <w:noProof/>
          <w:lang w:val="es-ES"/>
        </w:rPr>
        <w:t>(8)</w:t>
      </w:r>
      <w:r w:rsidR="00B43145">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B43145">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B43145">
        <w:rPr>
          <w:lang w:val="es-ES"/>
        </w:rPr>
        <w:fldChar w:fldCharType="separate"/>
      </w:r>
      <w:r w:rsidR="00C24BBF" w:rsidRPr="00C24BBF">
        <w:rPr>
          <w:noProof/>
          <w:lang w:val="es-ES"/>
        </w:rPr>
        <w:t>(9)</w:t>
      </w:r>
      <w:r w:rsidR="00B43145">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B43145">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B43145">
        <w:rPr>
          <w:lang w:val="es-ES"/>
        </w:rPr>
        <w:fldChar w:fldCharType="separate"/>
      </w:r>
      <w:r w:rsidR="00C24BBF" w:rsidRPr="00C24BBF">
        <w:rPr>
          <w:noProof/>
          <w:lang w:val="es-ES"/>
        </w:rPr>
        <w:t>(10)</w:t>
      </w:r>
      <w:r w:rsidR="00B43145">
        <w:rPr>
          <w:lang w:val="es-ES"/>
        </w:rPr>
        <w:fldChar w:fldCharType="end"/>
      </w:r>
      <w:r w:rsidR="00C24BBF">
        <w:rPr>
          <w:lang w:val="es-ES"/>
        </w:rPr>
        <w:t>.</w:t>
      </w:r>
    </w:p>
    <w:p w14:paraId="5483B356" w14:textId="77777777" w:rsidR="00D21883" w:rsidRDefault="00D21883" w:rsidP="005F0C3A">
      <w:pPr>
        <w:jc w:val="both"/>
        <w:rPr>
          <w:lang w:val="es-ES"/>
        </w:rPr>
      </w:pPr>
    </w:p>
    <w:p w14:paraId="5B83C850" w14:textId="77777777" w:rsidR="0072798B" w:rsidRDefault="00152809" w:rsidP="005F0C3A">
      <w:pPr>
        <w:pStyle w:val="Prrafodelista"/>
        <w:numPr>
          <w:ilvl w:val="1"/>
          <w:numId w:val="1"/>
        </w:numPr>
        <w:jc w:val="both"/>
        <w:rPr>
          <w:lang w:val="es-ES"/>
        </w:rPr>
      </w:pPr>
      <w:r>
        <w:rPr>
          <w:lang w:val="es-ES"/>
        </w:rPr>
        <w:t>Sistema de gestión de reclamos en el sector salud: Importancia y Utilidad</w:t>
      </w:r>
    </w:p>
    <w:p w14:paraId="69A893F4" w14:textId="77777777" w:rsidR="0065367E" w:rsidRDefault="0065367E" w:rsidP="005F0C3A">
      <w:pPr>
        <w:jc w:val="both"/>
        <w:rPr>
          <w:lang w:val="es-ES"/>
        </w:rPr>
      </w:pPr>
    </w:p>
    <w:p w14:paraId="0340F141" w14:textId="77777777" w:rsidR="0065367E" w:rsidRDefault="003C3C02" w:rsidP="005F0C3A">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B43145">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Pr>
          <w:lang w:val="es-ES"/>
        </w:rPr>
        <w:fldChar w:fldCharType="separate"/>
      </w:r>
      <w:r w:rsidR="00D440F7" w:rsidRPr="00D440F7">
        <w:rPr>
          <w:noProof/>
          <w:lang w:val="es-ES"/>
        </w:rPr>
        <w:t>(11)</w:t>
      </w:r>
      <w:r w:rsidR="00B43145">
        <w:rPr>
          <w:lang w:val="es-ES"/>
        </w:rPr>
        <w:fldChar w:fldCharType="end"/>
      </w:r>
      <w:r w:rsidR="00522B7A">
        <w:rPr>
          <w:lang w:val="es-ES"/>
        </w:rPr>
        <w:t>.</w:t>
      </w:r>
    </w:p>
    <w:p w14:paraId="6D73F685" w14:textId="77777777" w:rsidR="00D52EA0" w:rsidRDefault="00D52EA0" w:rsidP="005F0C3A">
      <w:pPr>
        <w:jc w:val="both"/>
        <w:rPr>
          <w:lang w:val="es-ES"/>
        </w:rPr>
      </w:pPr>
    </w:p>
    <w:p w14:paraId="14C53718" w14:textId="77777777" w:rsidR="00E46B73" w:rsidRDefault="00E46B73" w:rsidP="005F0C3A">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CDF57FA" w14:textId="77777777" w:rsidR="00E46B73" w:rsidRDefault="00E46B73" w:rsidP="005F0C3A">
      <w:pPr>
        <w:jc w:val="both"/>
        <w:rPr>
          <w:lang w:val="es-ES"/>
        </w:rPr>
      </w:pPr>
    </w:p>
    <w:p w14:paraId="4F3EFDDE" w14:textId="77777777" w:rsidR="00D52EA0" w:rsidRDefault="00E46B73" w:rsidP="005F0C3A">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B4314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sidRPr="00B6431A">
        <w:rPr>
          <w:lang w:val="es-ES"/>
        </w:rPr>
        <w:fldChar w:fldCharType="separate"/>
      </w:r>
      <w:r w:rsidR="00D440F7" w:rsidRPr="00B6431A">
        <w:rPr>
          <w:noProof/>
          <w:lang w:val="es-ES"/>
        </w:rPr>
        <w:t>(11)</w:t>
      </w:r>
      <w:r w:rsidR="00B4314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B43145"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sidRPr="00BD33FC">
        <w:rPr>
          <w:lang w:val="es-ES"/>
        </w:rPr>
        <w:fldChar w:fldCharType="separate"/>
      </w:r>
      <w:r w:rsidR="001C2692" w:rsidRPr="00BD33FC">
        <w:rPr>
          <w:noProof/>
          <w:lang w:val="es-ES"/>
        </w:rPr>
        <w:t>(12)</w:t>
      </w:r>
      <w:r w:rsidR="00B43145" w:rsidRPr="00BD33FC">
        <w:rPr>
          <w:lang w:val="es-ES"/>
        </w:rPr>
        <w:fldChar w:fldCharType="end"/>
      </w:r>
      <w:r w:rsidR="001C2692" w:rsidRPr="00BD33FC">
        <w:rPr>
          <w:lang w:val="es-ES"/>
        </w:rPr>
        <w:t>.</w:t>
      </w:r>
    </w:p>
    <w:p w14:paraId="3E9E04CA" w14:textId="77777777" w:rsidR="0085594D" w:rsidRDefault="0085594D" w:rsidP="005F0C3A">
      <w:pPr>
        <w:jc w:val="both"/>
        <w:rPr>
          <w:lang w:val="es-ES"/>
        </w:rPr>
      </w:pPr>
    </w:p>
    <w:p w14:paraId="4F2A9CBD" w14:textId="77777777" w:rsidR="00D40E28" w:rsidRPr="00DB7AB1" w:rsidRDefault="00D40E28" w:rsidP="005F0C3A">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B43145">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Pr>
          <w:lang w:val="es-ES"/>
        </w:rPr>
        <w:fldChar w:fldCharType="separate"/>
      </w:r>
      <w:r w:rsidR="00D440F7" w:rsidRPr="00D440F7">
        <w:rPr>
          <w:noProof/>
          <w:lang w:val="es-ES"/>
        </w:rPr>
        <w:t>(12)</w:t>
      </w:r>
      <w:r w:rsidR="00B43145">
        <w:rPr>
          <w:lang w:val="es-ES"/>
        </w:rPr>
        <w:fldChar w:fldCharType="end"/>
      </w:r>
    </w:p>
    <w:p w14:paraId="30CBD2F5" w14:textId="77777777" w:rsidR="00D40E28" w:rsidRDefault="00D40E28" w:rsidP="005F0C3A">
      <w:pPr>
        <w:jc w:val="both"/>
        <w:rPr>
          <w:lang w:val="es-ES"/>
        </w:rPr>
      </w:pPr>
    </w:p>
    <w:p w14:paraId="1668C1BF" w14:textId="77777777" w:rsidR="00D40E28" w:rsidRDefault="005A07E9" w:rsidP="005F0C3A">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4BDD6D77" w14:textId="77777777" w:rsidR="00411F69" w:rsidRDefault="00411F69" w:rsidP="005F0C3A">
      <w:pPr>
        <w:jc w:val="both"/>
        <w:rPr>
          <w:lang w:val="es-ES"/>
        </w:rPr>
      </w:pPr>
    </w:p>
    <w:p w14:paraId="08BD4719" w14:textId="77777777" w:rsidR="00DB7AB1" w:rsidRDefault="00DB7AB1" w:rsidP="005F0C3A">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605D4DE4" w14:textId="77777777" w:rsidR="00B518D9" w:rsidRDefault="00B518D9" w:rsidP="005F0C3A">
      <w:pPr>
        <w:pStyle w:val="Prrafodelista"/>
        <w:ind w:left="1426"/>
        <w:jc w:val="both"/>
        <w:rPr>
          <w:lang w:val="es-ES"/>
        </w:rPr>
      </w:pPr>
    </w:p>
    <w:p w14:paraId="76820C6D" w14:textId="77777777" w:rsidR="00DB7AB1" w:rsidRDefault="00AC3C6D" w:rsidP="005F0C3A">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7623A150" w14:textId="77777777" w:rsidR="00AC3C6D" w:rsidRPr="00AC3C6D" w:rsidRDefault="00AC3C6D" w:rsidP="005F0C3A">
      <w:pPr>
        <w:jc w:val="both"/>
        <w:rPr>
          <w:lang w:val="es-ES"/>
        </w:rPr>
      </w:pPr>
    </w:p>
    <w:p w14:paraId="4FF073AC" w14:textId="77777777" w:rsidR="00DB7AB1" w:rsidRDefault="00DB7AB1" w:rsidP="005F0C3A">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6925FD4" w14:textId="77777777" w:rsidR="00AC3C6D" w:rsidRPr="00AC3C6D" w:rsidRDefault="00AC3C6D" w:rsidP="005F0C3A">
      <w:pPr>
        <w:jc w:val="both"/>
        <w:rPr>
          <w:lang w:val="es-ES"/>
        </w:rPr>
      </w:pPr>
    </w:p>
    <w:p w14:paraId="487339C2" w14:textId="77777777" w:rsidR="00DB7AB1" w:rsidRDefault="00DB7AB1" w:rsidP="005F0C3A">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077B96FB" w14:textId="77777777" w:rsidR="00AC3C6D" w:rsidRPr="00AC3C6D" w:rsidRDefault="00AC3C6D" w:rsidP="005F0C3A">
      <w:pPr>
        <w:jc w:val="both"/>
        <w:rPr>
          <w:lang w:val="es-ES"/>
        </w:rPr>
      </w:pPr>
    </w:p>
    <w:p w14:paraId="2B5BC3F2" w14:textId="77777777" w:rsidR="00DB7AB1" w:rsidRDefault="00DB7AB1" w:rsidP="005F0C3A">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A78ED8F" w14:textId="77777777" w:rsidR="00B9118A" w:rsidRPr="00B9118A" w:rsidRDefault="00B9118A" w:rsidP="005F0C3A">
      <w:pPr>
        <w:jc w:val="both"/>
        <w:rPr>
          <w:lang w:val="es-ES"/>
        </w:rPr>
      </w:pPr>
    </w:p>
    <w:p w14:paraId="0C3E6E34" w14:textId="77777777" w:rsidR="00DB7AB1" w:rsidRDefault="00DB7AB1" w:rsidP="005F0C3A">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216800E" w14:textId="77777777" w:rsidR="00DB01D4" w:rsidRPr="00DB01D4" w:rsidRDefault="00DB01D4" w:rsidP="005F0C3A">
      <w:pPr>
        <w:jc w:val="both"/>
        <w:rPr>
          <w:lang w:val="es-ES"/>
        </w:rPr>
      </w:pPr>
    </w:p>
    <w:p w14:paraId="443B77A5" w14:textId="77777777" w:rsidR="00DB7AB1" w:rsidRPr="00DB7AB1" w:rsidRDefault="00DB7AB1" w:rsidP="005F0C3A">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3869D79F" w14:textId="77777777" w:rsidR="00D40E28" w:rsidRPr="00DB7AB1" w:rsidRDefault="00D40E28" w:rsidP="005F0C3A">
      <w:pPr>
        <w:jc w:val="both"/>
        <w:rPr>
          <w:lang w:val="es-ES"/>
        </w:rPr>
      </w:pPr>
    </w:p>
    <w:p w14:paraId="4F81D111" w14:textId="77777777" w:rsidR="004E5147" w:rsidRDefault="004E5147" w:rsidP="005F0C3A">
      <w:pPr>
        <w:pStyle w:val="Prrafodelista"/>
        <w:numPr>
          <w:ilvl w:val="1"/>
          <w:numId w:val="1"/>
        </w:numPr>
        <w:jc w:val="both"/>
        <w:rPr>
          <w:lang w:val="es-ES"/>
        </w:rPr>
      </w:pPr>
      <w:r>
        <w:rPr>
          <w:lang w:val="es-ES"/>
        </w:rPr>
        <w:t>Diseño centrado en el usuario en aplicativos de salud</w:t>
      </w:r>
    </w:p>
    <w:p w14:paraId="423E5F01" w14:textId="77777777" w:rsidR="004777AE" w:rsidRPr="004777AE" w:rsidRDefault="004777AE" w:rsidP="005F0C3A">
      <w:pPr>
        <w:jc w:val="both"/>
        <w:rPr>
          <w:lang w:val="es-ES"/>
        </w:rPr>
      </w:pPr>
    </w:p>
    <w:p w14:paraId="6DCF7D6E" w14:textId="77777777" w:rsidR="004E5147" w:rsidRPr="004C49F5" w:rsidRDefault="004E5147" w:rsidP="005F0C3A">
      <w:pPr>
        <w:pStyle w:val="Prrafodelista"/>
        <w:numPr>
          <w:ilvl w:val="2"/>
          <w:numId w:val="1"/>
        </w:numPr>
        <w:jc w:val="both"/>
        <w:rPr>
          <w:lang w:val="es-ES"/>
        </w:rPr>
      </w:pPr>
      <w:r w:rsidRPr="004C49F5">
        <w:rPr>
          <w:lang w:val="es-ES"/>
        </w:rPr>
        <w:t>Descripción e Importancia</w:t>
      </w:r>
    </w:p>
    <w:p w14:paraId="4C0BDD85" w14:textId="77777777" w:rsidR="004777AE" w:rsidRDefault="004777AE" w:rsidP="005F0C3A">
      <w:pPr>
        <w:jc w:val="both"/>
        <w:rPr>
          <w:highlight w:val="green"/>
          <w:lang w:val="es-ES"/>
        </w:rPr>
      </w:pPr>
    </w:p>
    <w:p w14:paraId="7235FE9D" w14:textId="54A18FE2" w:rsidR="00DE0AFC" w:rsidRPr="00DE0AFC" w:rsidRDefault="0064637A" w:rsidP="005F0C3A">
      <w:pPr>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8A5E66" w:rsidRPr="00DE0AFC">
        <w:rPr>
          <w:lang w:val="es-ES"/>
        </w:rPr>
        <w:fldChar w:fldCharType="begin" w:fldLock="1"/>
      </w:r>
      <w:r w:rsidR="00DE0AFC" w:rsidRPr="00DE0AFC">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noteIndex" : 0 }, "schema" : "https://github.com/citation-style-language/schema/raw/master/csl-citation.json" }</w:instrText>
      </w:r>
      <w:r w:rsidR="008A5E66" w:rsidRPr="00DE0AFC">
        <w:rPr>
          <w:lang w:val="es-ES"/>
        </w:rPr>
        <w:fldChar w:fldCharType="separate"/>
      </w:r>
      <w:r w:rsidR="008A5E66" w:rsidRPr="00DE0AFC">
        <w:rPr>
          <w:noProof/>
          <w:lang w:val="es-ES"/>
        </w:rPr>
        <w:t>(13)</w:t>
      </w:r>
      <w:r w:rsidR="008A5E66" w:rsidRPr="00DE0AFC">
        <w:rPr>
          <w:lang w:val="es-ES"/>
        </w:rPr>
        <w:fldChar w:fldCharType="end"/>
      </w:r>
      <w:r w:rsidR="008A5E66" w:rsidRPr="00DE0AFC">
        <w:rPr>
          <w:lang w:val="es-ES"/>
        </w:rPr>
        <w:t>. Puede ser aplicado a diversos contextos y</w:t>
      </w:r>
      <w:r w:rsidR="00DE0AFC" w:rsidRPr="00DE0AFC">
        <w:rPr>
          <w:lang w:val="es-ES"/>
        </w:rPr>
        <w:t xml:space="preserve"> puede aplicarse en </w:t>
      </w:r>
      <w:r w:rsidR="00DE0AFC" w:rsidRPr="00DE0AFC">
        <w:rPr>
          <w:lang w:val="es-ES"/>
        </w:rPr>
        <w:fldChar w:fldCharType="begin" w:fldLock="1"/>
      </w:r>
      <w:r w:rsidR="00054688">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noteIndex" : 0 }, "schema" : "https://github.com/citation-style-language/schema/raw/master/csl-citation.json" }</w:instrText>
      </w:r>
      <w:r w:rsidR="00DE0AFC" w:rsidRPr="00DE0AFC">
        <w:rPr>
          <w:lang w:val="es-ES"/>
        </w:rPr>
        <w:fldChar w:fldCharType="separate"/>
      </w:r>
      <w:r w:rsidR="00DE0AFC" w:rsidRPr="00DE0AFC">
        <w:rPr>
          <w:noProof/>
          <w:lang w:val="es-ES"/>
        </w:rPr>
        <w:t>(14)</w:t>
      </w:r>
      <w:r w:rsidR="00DE0AFC" w:rsidRPr="00DE0AFC">
        <w:rPr>
          <w:lang w:val="es-ES"/>
        </w:rPr>
        <w:fldChar w:fldCharType="end"/>
      </w:r>
      <w:r w:rsidR="00DE0AFC" w:rsidRPr="00DE0AFC">
        <w:rPr>
          <w:lang w:val="es-ES"/>
        </w:rPr>
        <w:t>:</w:t>
      </w:r>
    </w:p>
    <w:p w14:paraId="6D669974" w14:textId="77777777" w:rsidR="00DE0AFC" w:rsidRPr="00DE0AFC" w:rsidRDefault="00DE0AFC" w:rsidP="005F0C3A">
      <w:pPr>
        <w:jc w:val="both"/>
        <w:rPr>
          <w:lang w:val="es-ES"/>
        </w:rPr>
      </w:pPr>
    </w:p>
    <w:p w14:paraId="799BC65B" w14:textId="68BB1911" w:rsidR="0064637A" w:rsidRPr="00DE0AFC" w:rsidRDefault="00DE0AFC" w:rsidP="00DE0AFC">
      <w:pPr>
        <w:pStyle w:val="Prrafodelista"/>
        <w:numPr>
          <w:ilvl w:val="0"/>
          <w:numId w:val="26"/>
        </w:numPr>
        <w:jc w:val="both"/>
        <w:rPr>
          <w:lang w:val="es-ES"/>
        </w:rPr>
      </w:pPr>
      <w:r w:rsidRPr="00DE0AFC">
        <w:rPr>
          <w:lang w:val="es-ES"/>
        </w:rPr>
        <w:t>Mejorar el rendimiento de un sistema.</w:t>
      </w:r>
    </w:p>
    <w:p w14:paraId="35DF7FB4" w14:textId="3C000B37" w:rsidR="00DE0AFC" w:rsidRPr="00DE0AFC" w:rsidRDefault="00DE0AFC" w:rsidP="00DE0AFC">
      <w:pPr>
        <w:pStyle w:val="Prrafodelista"/>
        <w:numPr>
          <w:ilvl w:val="0"/>
          <w:numId w:val="26"/>
        </w:numPr>
        <w:jc w:val="both"/>
        <w:rPr>
          <w:lang w:val="es-ES"/>
        </w:rPr>
      </w:pPr>
      <w:r w:rsidRPr="00DE0AFC">
        <w:rPr>
          <w:lang w:val="es-ES"/>
        </w:rPr>
        <w:t>Diseñar para ciertos usuarios en particular.</w:t>
      </w:r>
    </w:p>
    <w:p w14:paraId="3B2DDC48" w14:textId="2F364413" w:rsidR="00DE0AFC" w:rsidRPr="00DE0AFC" w:rsidRDefault="00DE0AFC" w:rsidP="00DE0AFC">
      <w:pPr>
        <w:pStyle w:val="Prrafodelista"/>
        <w:numPr>
          <w:ilvl w:val="0"/>
          <w:numId w:val="26"/>
        </w:numPr>
        <w:jc w:val="both"/>
        <w:rPr>
          <w:lang w:val="es-ES"/>
        </w:rPr>
      </w:pPr>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p>
    <w:p w14:paraId="6815978E" w14:textId="77777777" w:rsidR="0064637A" w:rsidRDefault="0064637A" w:rsidP="005F0C3A">
      <w:pPr>
        <w:jc w:val="both"/>
        <w:rPr>
          <w:highlight w:val="green"/>
          <w:lang w:val="es-ES"/>
        </w:rPr>
      </w:pPr>
    </w:p>
    <w:p w14:paraId="5885BDB5" w14:textId="4E2E10DB" w:rsidR="004815DC" w:rsidRPr="004C49F5" w:rsidRDefault="00415C95" w:rsidP="005F0C3A">
      <w:pPr>
        <w:jc w:val="both"/>
        <w:rPr>
          <w:lang w:val="es-ES"/>
        </w:rPr>
      </w:pPr>
      <w:r w:rsidRPr="004C49F5">
        <w:rPr>
          <w:lang w:val="es-ES"/>
        </w:rPr>
        <w:lastRenderedPageBreak/>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s y metas</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054688" w:rsidRPr="004C49F5">
        <w:rPr>
          <w:lang w:val="es-ES"/>
        </w:rPr>
        <w:fldChar w:fldCharType="begin" w:fldLock="1"/>
      </w:r>
      <w:r w:rsidR="00054688" w:rsidRPr="004C49F5">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 "properties" : { "noteIndex" : 0 }, "schema" : "https://github.com/citation-style-language/schema/raw/master/csl-citation.json" }</w:instrText>
      </w:r>
      <w:r w:rsidR="00054688" w:rsidRPr="004C49F5">
        <w:rPr>
          <w:lang w:val="es-ES"/>
        </w:rPr>
        <w:fldChar w:fldCharType="separate"/>
      </w:r>
      <w:r w:rsidR="00054688" w:rsidRPr="004C49F5">
        <w:rPr>
          <w:noProof/>
          <w:lang w:val="es-ES"/>
        </w:rPr>
        <w:t>(15)</w:t>
      </w:r>
      <w:r w:rsidR="00054688" w:rsidRPr="004C49F5">
        <w:rPr>
          <w:lang w:val="es-ES"/>
        </w:rPr>
        <w:fldChar w:fldCharType="end"/>
      </w:r>
      <w:r w:rsidR="00054688" w:rsidRPr="004C49F5">
        <w:rPr>
          <w:lang w:val="es-ES"/>
        </w:rPr>
        <w:t>.</w:t>
      </w:r>
    </w:p>
    <w:p w14:paraId="2993A344" w14:textId="77777777" w:rsidR="00BD69AB" w:rsidRPr="004C49F5" w:rsidRDefault="00BD69AB" w:rsidP="005F0C3A">
      <w:pPr>
        <w:jc w:val="both"/>
        <w:rPr>
          <w:lang w:val="es-ES"/>
        </w:rPr>
      </w:pPr>
    </w:p>
    <w:p w14:paraId="1FEB21ED" w14:textId="16118EA4" w:rsidR="00BD69AB" w:rsidRPr="004C49F5" w:rsidRDefault="00BD69AB" w:rsidP="005F0C3A">
      <w:pPr>
        <w:jc w:val="both"/>
        <w:rPr>
          <w:lang w:val="es-ES"/>
        </w:rPr>
      </w:pPr>
      <w:r w:rsidRPr="004C49F5">
        <w:rPr>
          <w:lang w:val="es-ES"/>
        </w:rPr>
        <w:t xml:space="preserve">Los resultados de un diseño centrado </w:t>
      </w:r>
      <w:r w:rsidR="004C49F5" w:rsidRPr="004C49F5">
        <w:rPr>
          <w:lang w:val="es-ES"/>
        </w:rPr>
        <w:t>en el usuario se perciben en un sistema altamente usable con las siguientes capacidades:</w:t>
      </w:r>
    </w:p>
    <w:p w14:paraId="4C5BA290" w14:textId="77777777" w:rsidR="00BD69AB" w:rsidRPr="004C49F5" w:rsidRDefault="00BD69AB" w:rsidP="005F0C3A">
      <w:pPr>
        <w:jc w:val="both"/>
        <w:rPr>
          <w:lang w:val="es-ES"/>
        </w:rPr>
      </w:pPr>
    </w:p>
    <w:p w14:paraId="0C43C888" w14:textId="074295B3" w:rsidR="00BD69AB" w:rsidRPr="004C49F5" w:rsidRDefault="00BD69AB" w:rsidP="00BD69AB">
      <w:pPr>
        <w:pStyle w:val="Prrafodelista"/>
        <w:numPr>
          <w:ilvl w:val="0"/>
          <w:numId w:val="27"/>
        </w:numPr>
        <w:jc w:val="both"/>
        <w:rPr>
          <w:lang w:val="es-ES"/>
        </w:rPr>
      </w:pPr>
      <w:r w:rsidRPr="004C49F5">
        <w:rPr>
          <w:lang w:val="es-ES"/>
        </w:rPr>
        <w:t xml:space="preserve">Capacidad de Aprendizaje: La medida en que un sistema informático es fácilmente </w:t>
      </w:r>
      <w:proofErr w:type="spellStart"/>
      <w:r w:rsidRPr="004C49F5">
        <w:rPr>
          <w:lang w:val="es-ES"/>
        </w:rPr>
        <w:t>aprendible</w:t>
      </w:r>
      <w:proofErr w:type="spellEnd"/>
      <w:r w:rsidRPr="004C49F5">
        <w:rPr>
          <w:lang w:val="es-ES"/>
        </w:rPr>
        <w:t xml:space="preserve"> por el usuario.</w:t>
      </w:r>
    </w:p>
    <w:p w14:paraId="07781CCF" w14:textId="151C73DD" w:rsidR="00BD69AB" w:rsidRPr="004C49F5" w:rsidRDefault="00BD69AB" w:rsidP="00BD69AB">
      <w:pPr>
        <w:pStyle w:val="Prrafodelista"/>
        <w:numPr>
          <w:ilvl w:val="0"/>
          <w:numId w:val="27"/>
        </w:numPr>
        <w:jc w:val="both"/>
        <w:rPr>
          <w:lang w:val="es-ES"/>
        </w:rPr>
      </w:pPr>
      <w:r w:rsidRPr="004C49F5">
        <w:rPr>
          <w:lang w:val="es-ES"/>
        </w:rPr>
        <w:t>Eficiencia: La medida en que un sistema informático tiene un uso eficiente, permitiendo alta productividad.</w:t>
      </w:r>
    </w:p>
    <w:p w14:paraId="657DB094" w14:textId="6546C7F4" w:rsidR="00BD69AB" w:rsidRPr="004C49F5" w:rsidRDefault="00BD69AB" w:rsidP="00BD69AB">
      <w:pPr>
        <w:pStyle w:val="Prrafodelista"/>
        <w:numPr>
          <w:ilvl w:val="0"/>
          <w:numId w:val="27"/>
        </w:numPr>
        <w:jc w:val="both"/>
        <w:rPr>
          <w:lang w:val="es-ES"/>
        </w:rPr>
      </w:pPr>
      <w:r w:rsidRPr="004C49F5">
        <w:rPr>
          <w:lang w:val="es-ES"/>
        </w:rPr>
        <w:t>Capacidad de Memoria: La medida en que un sistema informático es fácil de recordar, haciendo que el usuario no deba re-aprenderlo en cada uso.</w:t>
      </w:r>
    </w:p>
    <w:p w14:paraId="14A23979" w14:textId="7A06E249" w:rsidR="00BD69AB" w:rsidRPr="004C49F5" w:rsidRDefault="00BD69AB" w:rsidP="00BD69AB">
      <w:pPr>
        <w:pStyle w:val="Prrafodelista"/>
        <w:numPr>
          <w:ilvl w:val="0"/>
          <w:numId w:val="27"/>
        </w:numPr>
        <w:jc w:val="both"/>
        <w:rPr>
          <w:lang w:val="es-ES"/>
        </w:rPr>
      </w:pPr>
      <w:r w:rsidRPr="004C49F5">
        <w:rPr>
          <w:lang w:val="es-ES"/>
        </w:rPr>
        <w:t>Errores: La medida en que un sistema informático tiene pocos tasa de errores y tiene una fácil recuperación de errores producidos por el usuario.</w:t>
      </w:r>
    </w:p>
    <w:p w14:paraId="0AC0EF34" w14:textId="06ACC194" w:rsidR="00BD69AB" w:rsidRPr="004C49F5" w:rsidRDefault="00BD69AB" w:rsidP="00BD69AB">
      <w:pPr>
        <w:pStyle w:val="Prrafodelista"/>
        <w:numPr>
          <w:ilvl w:val="0"/>
          <w:numId w:val="27"/>
        </w:numPr>
        <w:jc w:val="both"/>
        <w:rPr>
          <w:lang w:val="es-ES"/>
        </w:rPr>
      </w:pPr>
      <w:r w:rsidRPr="004C49F5">
        <w:rPr>
          <w:lang w:val="es-ES"/>
        </w:rPr>
        <w:t>Satisfacción: La medida en que un sistema informático es placentero de ser usado.</w:t>
      </w:r>
    </w:p>
    <w:p w14:paraId="1848BD40" w14:textId="77777777" w:rsidR="00BD69AB" w:rsidRPr="004C49F5" w:rsidRDefault="00BD69AB" w:rsidP="00BD69AB">
      <w:pPr>
        <w:jc w:val="both"/>
        <w:rPr>
          <w:lang w:val="es-ES"/>
        </w:rPr>
      </w:pPr>
    </w:p>
    <w:p w14:paraId="40400701" w14:textId="488761DB" w:rsidR="00BD69AB" w:rsidRPr="004C49F5" w:rsidRDefault="00BD69AB" w:rsidP="00BD69AB">
      <w:pPr>
        <w:jc w:val="both"/>
        <w:rPr>
          <w:lang w:val="es-ES"/>
        </w:rPr>
      </w:pPr>
      <w:r w:rsidRPr="004C49F5">
        <w:rPr>
          <w:lang w:val="es-ES"/>
        </w:rPr>
        <w:t xml:space="preserve"> </w:t>
      </w:r>
      <w:r w:rsidR="005311BC" w:rsidRPr="004C49F5">
        <w:rPr>
          <w:lang w:val="es-ES"/>
        </w:rPr>
        <w:t>El diseñar un sistema pensando principalmente en las necesidades y metas de la empresa, dejando atrás a los usuarios, puede resultar en sistemas informáticos confusos, no-intuitivos y de poca ayuda para sus usuarios finales.</w:t>
      </w:r>
    </w:p>
    <w:p w14:paraId="0CC1F30A" w14:textId="77777777" w:rsidR="005311BC" w:rsidRPr="004C49F5" w:rsidRDefault="005311BC" w:rsidP="00BD69AB">
      <w:pPr>
        <w:jc w:val="both"/>
        <w:rPr>
          <w:lang w:val="es-ES"/>
        </w:rPr>
      </w:pPr>
    </w:p>
    <w:p w14:paraId="0795905E" w14:textId="33FB676A" w:rsidR="005311BC" w:rsidRPr="004C49F5" w:rsidRDefault="005311BC" w:rsidP="00BD69AB">
      <w:pPr>
        <w:jc w:val="both"/>
        <w:rPr>
          <w:lang w:val="es-ES"/>
        </w:rPr>
      </w:pPr>
      <w:r w:rsidRPr="004C49F5">
        <w:rPr>
          <w:lang w:val="es-ES"/>
        </w:rPr>
        <w:t>La importancia del diseño centrado en el usuario radica en que la misión de comunicar la importancia 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r>
      <w:r w:rsidR="00403AF1" w:rsidRPr="004C49F5">
        <w:rPr>
          <w:lang w:val="es-ES"/>
        </w:rPr>
        <w:t xml:space="preserve"> falla en cumplir con</w:t>
      </w:r>
      <w:r w:rsidRPr="004C49F5">
        <w:rPr>
          <w:lang w:val="es-ES"/>
        </w:rPr>
        <w:t xml:space="preserve"> estos objetivos </w:t>
      </w:r>
      <w:r w:rsidR="00403AF1" w:rsidRPr="004C49F5">
        <w:rPr>
          <w:lang w:val="es-ES"/>
        </w:rPr>
        <w:t>y desde el punto de vista del usuario, el sistema falla, sin importar que tan buena sea su funcionalidad.</w:t>
      </w:r>
    </w:p>
    <w:p w14:paraId="4FDE537C" w14:textId="77777777" w:rsidR="00415C95" w:rsidRPr="00F13E49" w:rsidRDefault="00415C95" w:rsidP="005F0C3A">
      <w:pPr>
        <w:jc w:val="both"/>
        <w:rPr>
          <w:highlight w:val="green"/>
          <w:lang w:val="es-ES"/>
        </w:rPr>
      </w:pPr>
    </w:p>
    <w:p w14:paraId="7E3E1B31" w14:textId="77777777" w:rsidR="004E5147" w:rsidRPr="00F13E49" w:rsidRDefault="004E5147" w:rsidP="005F0C3A">
      <w:pPr>
        <w:pStyle w:val="Prrafodelista"/>
        <w:numPr>
          <w:ilvl w:val="2"/>
          <w:numId w:val="1"/>
        </w:numPr>
        <w:jc w:val="both"/>
        <w:rPr>
          <w:highlight w:val="green"/>
          <w:lang w:val="es-ES"/>
        </w:rPr>
      </w:pPr>
      <w:r w:rsidRPr="00F13E49">
        <w:rPr>
          <w:highlight w:val="green"/>
          <w:lang w:val="es-ES"/>
        </w:rPr>
        <w:t>Metodologías</w:t>
      </w:r>
    </w:p>
    <w:p w14:paraId="2FA62BE0" w14:textId="77777777" w:rsidR="004777AE" w:rsidRPr="00F13E49" w:rsidRDefault="004777AE" w:rsidP="005F0C3A">
      <w:pPr>
        <w:jc w:val="both"/>
        <w:rPr>
          <w:highlight w:val="green"/>
          <w:lang w:val="es-ES"/>
        </w:rPr>
      </w:pPr>
    </w:p>
    <w:p w14:paraId="14EDFAA2" w14:textId="77777777" w:rsidR="004E5147" w:rsidRPr="00F13E49" w:rsidRDefault="004E5147" w:rsidP="005F0C3A">
      <w:pPr>
        <w:pStyle w:val="Prrafodelista"/>
        <w:numPr>
          <w:ilvl w:val="2"/>
          <w:numId w:val="1"/>
        </w:numPr>
        <w:jc w:val="both"/>
        <w:rPr>
          <w:highlight w:val="green"/>
          <w:lang w:val="es-ES"/>
        </w:rPr>
      </w:pPr>
      <w:r w:rsidRPr="00F13E49">
        <w:rPr>
          <w:highlight w:val="green"/>
          <w:lang w:val="es-ES"/>
        </w:rPr>
        <w:t xml:space="preserve">Casos de Éxito </w:t>
      </w:r>
    </w:p>
    <w:p w14:paraId="08B4CC8E" w14:textId="77777777" w:rsidR="004777AE" w:rsidRPr="004777AE" w:rsidRDefault="004777AE" w:rsidP="005F0C3A">
      <w:pPr>
        <w:jc w:val="both"/>
        <w:rPr>
          <w:lang w:val="es-ES"/>
        </w:rPr>
      </w:pPr>
    </w:p>
    <w:p w14:paraId="1B1823CD" w14:textId="3B1F5530" w:rsidR="004E5147" w:rsidRDefault="004E5147" w:rsidP="005F0C3A">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B43145">
        <w:rPr>
          <w:lang w:val="es-ES"/>
        </w:rPr>
        <w:fldChar w:fldCharType="begin" w:fldLock="1"/>
      </w:r>
      <w:r w:rsidR="00054688">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16)", "plainTextFormattedCitation" : "(16)", "previouslyFormattedCitation" : "(15)" }, "properties" : { "noteIndex" : 0 }, "schema" : "https://github.com/citation-style-language/schema/raw/master/csl-citation.json" }</w:instrText>
      </w:r>
      <w:r w:rsidR="00B43145">
        <w:rPr>
          <w:lang w:val="es-ES"/>
        </w:rPr>
        <w:fldChar w:fldCharType="separate"/>
      </w:r>
      <w:r w:rsidR="00054688" w:rsidRPr="00054688">
        <w:rPr>
          <w:noProof/>
          <w:lang w:val="es-ES"/>
        </w:rPr>
        <w:t>(16)</w:t>
      </w:r>
      <w:r w:rsidR="00B43145">
        <w:rPr>
          <w:lang w:val="es-ES"/>
        </w:rPr>
        <w:fldChar w:fldCharType="end"/>
      </w:r>
    </w:p>
    <w:p w14:paraId="08223C81" w14:textId="77777777" w:rsidR="004E5147" w:rsidRDefault="004E5147" w:rsidP="005F0C3A">
      <w:pPr>
        <w:pStyle w:val="Prrafodelista"/>
        <w:ind w:left="792"/>
        <w:jc w:val="both"/>
        <w:rPr>
          <w:lang w:val="es-ES"/>
        </w:rPr>
      </w:pPr>
    </w:p>
    <w:p w14:paraId="2477C9DA" w14:textId="77777777" w:rsidR="004E5147" w:rsidRDefault="004E5147" w:rsidP="005F0C3A">
      <w:pPr>
        <w:pStyle w:val="Prrafodelista"/>
        <w:numPr>
          <w:ilvl w:val="2"/>
          <w:numId w:val="1"/>
        </w:numPr>
        <w:jc w:val="both"/>
        <w:rPr>
          <w:lang w:val="es-ES"/>
        </w:rPr>
      </w:pPr>
      <w:r>
        <w:rPr>
          <w:lang w:val="es-ES"/>
        </w:rPr>
        <w:t>Descripción</w:t>
      </w:r>
    </w:p>
    <w:p w14:paraId="22877163" w14:textId="77777777" w:rsidR="004E5147" w:rsidRDefault="004E5147" w:rsidP="005F0C3A">
      <w:pPr>
        <w:pStyle w:val="Prrafodelista"/>
        <w:ind w:left="1224"/>
        <w:jc w:val="both"/>
        <w:rPr>
          <w:lang w:val="es-ES"/>
        </w:rPr>
      </w:pPr>
    </w:p>
    <w:p w14:paraId="4115977D" w14:textId="77777777" w:rsidR="004E5147" w:rsidDel="009B40AE" w:rsidRDefault="004E5147" w:rsidP="005F0C3A">
      <w:pPr>
        <w:jc w:val="both"/>
        <w:rPr>
          <w:del w:id="0" w:author="Cesar Carcamo" w:date="2017-05-10T09:13:00Z"/>
          <w:lang w:val="es-ES"/>
        </w:rPr>
      </w:pPr>
      <w:r>
        <w:rPr>
          <w:lang w:val="es-ES"/>
        </w:rPr>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w:t>
      </w:r>
      <w:del w:id="1" w:author="Cesar Carcamo" w:date="2017-05-10T09:13:00Z">
        <w:r w:rsidDel="009B40AE">
          <w:rPr>
            <w:lang w:val="es-ES"/>
          </w:rPr>
          <w:delText>o</w:delText>
        </w:r>
      </w:del>
      <w:ins w:id="2" w:author="Cesar Carcamo" w:date="2017-05-10T09:13:00Z">
        <w:r w:rsidR="009B40AE">
          <w:rPr>
            <w:lang w:val="es-ES"/>
          </w:rPr>
          <w:t>a</w:t>
        </w:r>
      </w:ins>
      <w:r>
        <w:rPr>
          <w:lang w:val="es-ES"/>
        </w:rPr>
        <w:t>s, priva</w:t>
      </w:r>
    </w:p>
    <w:p w14:paraId="74617CE9" w14:textId="77777777" w:rsidR="004E5147" w:rsidRDefault="004E5147" w:rsidP="005F0C3A">
      <w:pPr>
        <w:jc w:val="both"/>
        <w:rPr>
          <w:lang w:val="es-ES"/>
        </w:rPr>
      </w:pPr>
      <w:r>
        <w:rPr>
          <w:lang w:val="es-ES"/>
        </w:rPr>
        <w:t xml:space="preserve">das y mixtas, en Instituciones Prestadoras de Salud (IPRESS) y en Instituciones Administradoras de Fondos de Aseguramiento en Salud (IAFAS). Cuenta con 4 </w:t>
      </w:r>
      <w:r w:rsidR="007B7B83">
        <w:rPr>
          <w:lang w:val="es-ES"/>
        </w:rPr>
        <w:t>líneas</w:t>
      </w:r>
      <w:r>
        <w:rPr>
          <w:lang w:val="es-ES"/>
        </w:rPr>
        <w:t xml:space="preserve"> de acción:</w:t>
      </w:r>
    </w:p>
    <w:p w14:paraId="5B01E310" w14:textId="77777777" w:rsidR="004E5147" w:rsidRDefault="004E5147" w:rsidP="005F0C3A">
      <w:pPr>
        <w:jc w:val="both"/>
        <w:rPr>
          <w:lang w:val="es-ES"/>
        </w:rPr>
      </w:pPr>
    </w:p>
    <w:p w14:paraId="7270D6B8" w14:textId="77777777" w:rsidR="004E5147" w:rsidRDefault="004E5147" w:rsidP="005F0C3A">
      <w:pPr>
        <w:pStyle w:val="Prrafodelista"/>
        <w:numPr>
          <w:ilvl w:val="0"/>
          <w:numId w:val="18"/>
        </w:numPr>
        <w:spacing w:line="276" w:lineRule="auto"/>
        <w:jc w:val="both"/>
        <w:rPr>
          <w:lang w:val="es-ES"/>
        </w:rPr>
      </w:pPr>
      <w:r>
        <w:rPr>
          <w:lang w:val="es-ES"/>
        </w:rPr>
        <w:lastRenderedPageBreak/>
        <w:t>Promoción y protección de los derechos en salud.</w:t>
      </w:r>
    </w:p>
    <w:p w14:paraId="6DEA3EFC" w14:textId="77777777" w:rsidR="004E5147" w:rsidRDefault="004E5147" w:rsidP="005F0C3A">
      <w:pPr>
        <w:pStyle w:val="Prrafodelista"/>
        <w:numPr>
          <w:ilvl w:val="0"/>
          <w:numId w:val="18"/>
        </w:numPr>
        <w:spacing w:line="276" w:lineRule="auto"/>
        <w:jc w:val="both"/>
        <w:rPr>
          <w:lang w:val="es-ES"/>
        </w:rPr>
      </w:pPr>
      <w:r>
        <w:rPr>
          <w:lang w:val="es-ES"/>
        </w:rPr>
        <w:t>Prevención, mediante supervisión a los establecimientos de salud.</w:t>
      </w:r>
    </w:p>
    <w:p w14:paraId="4E7F4A59" w14:textId="77777777" w:rsidR="004E5147" w:rsidRDefault="004E5147" w:rsidP="005F0C3A">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04541B77" w14:textId="77777777" w:rsidR="004E5147" w:rsidRDefault="004E5147" w:rsidP="005F0C3A">
      <w:pPr>
        <w:pStyle w:val="Prrafodelista"/>
        <w:numPr>
          <w:ilvl w:val="0"/>
          <w:numId w:val="18"/>
        </w:numPr>
        <w:spacing w:line="276" w:lineRule="auto"/>
        <w:jc w:val="both"/>
        <w:rPr>
          <w:lang w:val="es-ES"/>
        </w:rPr>
      </w:pPr>
      <w:r>
        <w:rPr>
          <w:lang w:val="es-ES"/>
        </w:rPr>
        <w:t>Investigación y Desarrollo, por medio de sistemas de información.</w:t>
      </w:r>
    </w:p>
    <w:p w14:paraId="29AE639F" w14:textId="77777777" w:rsidR="00690691" w:rsidRDefault="00690691" w:rsidP="005F0C3A">
      <w:pPr>
        <w:spacing w:line="276" w:lineRule="auto"/>
        <w:jc w:val="both"/>
        <w:rPr>
          <w:lang w:val="es-ES"/>
        </w:rPr>
      </w:pPr>
    </w:p>
    <w:p w14:paraId="223097DD" w14:textId="77777777" w:rsidR="00690691" w:rsidDel="00455164" w:rsidRDefault="00690691" w:rsidP="005F0C3A">
      <w:pPr>
        <w:spacing w:line="276" w:lineRule="auto"/>
        <w:jc w:val="both"/>
        <w:rPr>
          <w:del w:id="3" w:author="Cesar Carcamo" w:date="2017-05-10T09:19:00Z"/>
          <w:lang w:val="es-ES"/>
        </w:rPr>
      </w:pPr>
      <w:r>
        <w:rPr>
          <w:lang w:val="es-ES"/>
        </w:rPr>
        <w:t>En la ac</w:t>
      </w:r>
      <w:r w:rsidR="00EB78DC">
        <w:rPr>
          <w:lang w:val="es-ES"/>
        </w:rPr>
        <w:t>tualidad, existen en total 20488</w:t>
      </w:r>
      <w:r>
        <w:rPr>
          <w:lang w:val="es-ES"/>
        </w:rPr>
        <w:t xml:space="preserve"> IPRESS a nivel nacional, las cuales se dividen </w:t>
      </w:r>
      <w:del w:id="4" w:author="Cesar Carcamo" w:date="2017-05-10T09:14:00Z">
        <w:r w:rsidDel="002F0CC8">
          <w:rPr>
            <w:lang w:val="es-ES"/>
          </w:rPr>
          <w:delText>de la manera que se detalla en el Cuadro Nº1, dond</w:delText>
        </w:r>
        <w:r w:rsidR="00EB78DC" w:rsidDel="002F0CC8">
          <w:rPr>
            <w:lang w:val="es-ES"/>
          </w:rPr>
          <w:delText xml:space="preserve">e se puede apreciar que el </w:delText>
        </w:r>
      </w:del>
      <w:del w:id="5" w:author="Cesar Carcamo" w:date="2017-05-10T09:15:00Z">
        <w:r w:rsidR="00EB78DC" w:rsidDel="002F0CC8">
          <w:rPr>
            <w:lang w:val="es-ES"/>
          </w:rPr>
          <w:delText>56.89</w:delText>
        </w:r>
        <w:r w:rsidDel="002F0CC8">
          <w:rPr>
            <w:lang w:val="es-ES"/>
          </w:rPr>
          <w:delText xml:space="preserve">% de las IPRESS </w:delText>
        </w:r>
        <w:r w:rsidR="00EB78DC" w:rsidDel="002F0CC8">
          <w:rPr>
            <w:lang w:val="es-ES"/>
          </w:rPr>
          <w:delText>son de índole</w:delText>
        </w:r>
      </w:del>
      <w:ins w:id="6" w:author="Cesar Carcamo" w:date="2017-05-10T09:15:00Z">
        <w:r w:rsidR="002F0CC8">
          <w:rPr>
            <w:lang w:val="es-ES"/>
          </w:rPr>
          <w:t>en</w:t>
        </w:r>
      </w:ins>
      <w:r w:rsidR="00EB78DC">
        <w:rPr>
          <w:lang w:val="es-ES"/>
        </w:rPr>
        <w:t xml:space="preserve"> privada</w:t>
      </w:r>
      <w:ins w:id="7" w:author="Cesar Carcamo" w:date="2017-05-10T09:15:00Z">
        <w:r w:rsidR="002F0CC8">
          <w:rPr>
            <w:lang w:val="es-ES"/>
          </w:rPr>
          <w:t>s (56.89%</w:t>
        </w:r>
        <w:r w:rsidR="00D473EB">
          <w:rPr>
            <w:lang w:val="es-ES"/>
          </w:rPr>
          <w:t xml:space="preserve"> de las instituciones</w:t>
        </w:r>
        <w:r w:rsidR="002F0CC8">
          <w:rPr>
            <w:lang w:val="es-ES"/>
          </w:rPr>
          <w:t>)</w:t>
        </w:r>
      </w:ins>
      <w:r w:rsidR="00EB78DC">
        <w:rPr>
          <w:lang w:val="es-ES"/>
        </w:rPr>
        <w:t xml:space="preserve"> y </w:t>
      </w:r>
      <w:ins w:id="8" w:author="Cesar Carcamo" w:date="2017-05-10T09:15:00Z">
        <w:r w:rsidR="00D473EB">
          <w:rPr>
            <w:lang w:val="es-ES"/>
          </w:rPr>
          <w:t xml:space="preserve">públicas </w:t>
        </w:r>
      </w:ins>
      <w:del w:id="9" w:author="Cesar Carcamo" w:date="2017-05-10T09:19:00Z">
        <w:r w:rsidR="00EB78DC" w:rsidDel="00455164">
          <w:rPr>
            <w:lang w:val="es-ES"/>
          </w:rPr>
          <w:delText xml:space="preserve">el </w:delText>
        </w:r>
      </w:del>
      <w:ins w:id="10" w:author="Cesar Carcamo" w:date="2017-05-10T09:19:00Z">
        <w:r w:rsidR="00455164">
          <w:rPr>
            <w:lang w:val="es-ES"/>
          </w:rPr>
          <w:t>(</w:t>
        </w:r>
      </w:ins>
      <w:r w:rsidR="00EB78DC">
        <w:rPr>
          <w:lang w:val="es-ES"/>
        </w:rPr>
        <w:t>43.10</w:t>
      </w:r>
      <w:r>
        <w:rPr>
          <w:lang w:val="es-ES"/>
        </w:rPr>
        <w:t>%</w:t>
      </w:r>
      <w:ins w:id="11" w:author="Cesar Carcamo" w:date="2017-05-10T09:19:00Z">
        <w:r w:rsidR="00455164">
          <w:rPr>
            <w:lang w:val="es-ES"/>
          </w:rPr>
          <w:t>)</w:t>
        </w:r>
      </w:ins>
      <w:del w:id="12" w:author="Cesar Carcamo" w:date="2017-05-10T09:19:00Z">
        <w:r w:rsidDel="00455164">
          <w:rPr>
            <w:lang w:val="es-ES"/>
          </w:rPr>
          <w:delText xml:space="preserve"> son de índole pública</w:delText>
        </w:r>
      </w:del>
      <w:del w:id="13" w:author="Cesar Carcamo" w:date="2017-05-10T09:20:00Z">
        <w:r w:rsidDel="00455164">
          <w:rPr>
            <w:lang w:val="es-ES"/>
          </w:rPr>
          <w:delText>.</w:delText>
        </w:r>
      </w:del>
      <w:r>
        <w:rPr>
          <w:lang w:val="es-ES"/>
        </w:rPr>
        <w:t xml:space="preserve"> </w:t>
      </w:r>
    </w:p>
    <w:p w14:paraId="3D3ECF9A" w14:textId="77777777" w:rsidR="00690691" w:rsidDel="00455164" w:rsidRDefault="00690691" w:rsidP="005F0C3A">
      <w:pPr>
        <w:spacing w:line="276" w:lineRule="auto"/>
        <w:jc w:val="both"/>
        <w:rPr>
          <w:del w:id="14" w:author="Cesar Carcamo" w:date="2017-05-10T09:19:00Z"/>
          <w:lang w:val="es-ES"/>
        </w:rPr>
      </w:pPr>
    </w:p>
    <w:p w14:paraId="2DAF2A60" w14:textId="77777777" w:rsidR="00690691" w:rsidDel="00455164" w:rsidRDefault="00EB78DC" w:rsidP="005F0C3A">
      <w:pPr>
        <w:spacing w:line="276" w:lineRule="auto"/>
        <w:jc w:val="both"/>
        <w:rPr>
          <w:del w:id="15" w:author="Cesar Carcamo" w:date="2017-05-10T09:19:00Z"/>
          <w:lang w:val="es-ES"/>
        </w:rPr>
      </w:pPr>
      <w:del w:id="16" w:author="Cesar Carcamo" w:date="2017-05-10T09:14:00Z">
        <w:r w:rsidDel="002F0CC8">
          <w:rPr>
            <w:noProof/>
            <w:lang w:eastAsia="es-ES_tradnl"/>
          </w:rPr>
          <w:drawing>
            <wp:inline distT="0" distB="0" distL="0" distR="0" wp14:anchorId="77EB26B2" wp14:editId="13387D0B">
              <wp:extent cx="2632265" cy="2291344"/>
              <wp:effectExtent l="19050" t="0" r="0" b="0"/>
              <wp:docPr id="6" name="Imagen 6"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5407" cy="2294079"/>
                      </a:xfrm>
                      <a:prstGeom prst="rect">
                        <a:avLst/>
                      </a:prstGeom>
                      <a:noFill/>
                      <a:ln>
                        <a:noFill/>
                      </a:ln>
                    </pic:spPr>
                  </pic:pic>
                </a:graphicData>
              </a:graphic>
            </wp:inline>
          </w:drawing>
        </w:r>
      </w:del>
    </w:p>
    <w:p w14:paraId="33F98024" w14:textId="77777777" w:rsidR="00690691" w:rsidDel="00455164" w:rsidRDefault="00690691" w:rsidP="005F0C3A">
      <w:pPr>
        <w:spacing w:line="276" w:lineRule="auto"/>
        <w:jc w:val="both"/>
        <w:rPr>
          <w:del w:id="17" w:author="Cesar Carcamo" w:date="2017-05-10T09:19:00Z"/>
          <w:lang w:val="es-ES"/>
        </w:rPr>
      </w:pPr>
    </w:p>
    <w:p w14:paraId="05B5A1B3" w14:textId="3A41F1B2" w:rsidR="00690691" w:rsidRPr="007B7B83" w:rsidRDefault="00690691" w:rsidP="005F0C3A">
      <w:pPr>
        <w:spacing w:line="276" w:lineRule="auto"/>
        <w:jc w:val="both"/>
        <w:rPr>
          <w:sz w:val="20"/>
          <w:lang w:val="es-ES"/>
        </w:rPr>
      </w:pPr>
      <w:del w:id="18" w:author="Cesar Carcamo" w:date="2017-05-10T09:19:00Z">
        <w:r w:rsidRPr="007B7B83" w:rsidDel="00455164">
          <w:rPr>
            <w:sz w:val="20"/>
            <w:lang w:val="es-ES"/>
          </w:rPr>
          <w:delText>Cuadro Nº1. Número de IPRESS por grupo de Institución</w:delText>
        </w:r>
        <w:r w:rsidDel="00455164">
          <w:rPr>
            <w:sz w:val="20"/>
            <w:lang w:val="es-ES"/>
          </w:rPr>
          <w:delText xml:space="preserve">. Fuente: Tablero de Control – SUSALUD </w:delText>
        </w:r>
      </w:del>
      <w:r w:rsidR="00B43145">
        <w:rPr>
          <w:sz w:val="20"/>
          <w:lang w:val="es-ES"/>
        </w:rPr>
        <w:fldChar w:fldCharType="begin" w:fldLock="1"/>
      </w:r>
      <w:r w:rsidR="0005468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7)", "plainTextFormattedCitation" : "(17)", "previouslyFormattedCitation" : "(16)" }, "properties" : { "noteIndex" : 0 }, "schema" : "https://github.com/citation-style-language/schema/raw/master/csl-citation.json" }</w:instrText>
      </w:r>
      <w:r w:rsidR="00B43145">
        <w:rPr>
          <w:sz w:val="20"/>
          <w:lang w:val="es-ES"/>
        </w:rPr>
        <w:fldChar w:fldCharType="separate"/>
      </w:r>
      <w:r w:rsidR="00054688" w:rsidRPr="00054688">
        <w:rPr>
          <w:noProof/>
          <w:sz w:val="20"/>
          <w:lang w:val="es-ES"/>
        </w:rPr>
        <w:t>(17)</w:t>
      </w:r>
      <w:r w:rsidR="00B43145">
        <w:rPr>
          <w:sz w:val="20"/>
          <w:lang w:val="es-ES"/>
        </w:rPr>
        <w:fldChar w:fldCharType="end"/>
      </w:r>
      <w:ins w:id="19" w:author="Cesar Carcamo" w:date="2017-05-10T09:20:00Z">
        <w:r w:rsidR="00455164">
          <w:rPr>
            <w:sz w:val="20"/>
            <w:lang w:val="es-ES"/>
          </w:rPr>
          <w:t>.</w:t>
        </w:r>
      </w:ins>
    </w:p>
    <w:p w14:paraId="2409017B" w14:textId="77777777" w:rsidR="00690691" w:rsidRDefault="00690691" w:rsidP="005F0C3A">
      <w:pPr>
        <w:spacing w:line="276" w:lineRule="auto"/>
        <w:jc w:val="both"/>
        <w:rPr>
          <w:lang w:val="es-ES"/>
        </w:rPr>
      </w:pPr>
    </w:p>
    <w:p w14:paraId="088AA108" w14:textId="77777777" w:rsidR="00690691" w:rsidRDefault="00690691" w:rsidP="005F0C3A">
      <w:pPr>
        <w:spacing w:line="276" w:lineRule="auto"/>
        <w:jc w:val="both"/>
        <w:rPr>
          <w:lang w:val="es-ES"/>
        </w:rPr>
      </w:pPr>
      <w:r>
        <w:rPr>
          <w:lang w:val="es-ES"/>
        </w:rPr>
        <w:t>SUSALUD tiene el deber de fiscalizar y asegurar de proteger los derechos de los ciudadanos en cada IPRESS, cosa que se ve dificultada por trabas del personal que no presenta adecuadamente los reclamos que se han presentado ante SUSALUD. Esto se ve reflejado en que muchas veces la única manera en que SUSALUD se enter</w:t>
      </w:r>
      <w:ins w:id="20" w:author="Cesar Carcamo" w:date="2017-05-10T09:20:00Z">
        <w:r w:rsidR="0025636A">
          <w:rPr>
            <w:lang w:val="es-ES"/>
          </w:rPr>
          <w:t>a</w:t>
        </w:r>
      </w:ins>
      <w:del w:id="21" w:author="Cesar Carcamo" w:date="2017-05-10T09:20:00Z">
        <w:r w:rsidDel="0025636A">
          <w:rPr>
            <w:lang w:val="es-ES"/>
          </w:rPr>
          <w:delText>e</w:delText>
        </w:r>
      </w:del>
      <w:r>
        <w:rPr>
          <w:lang w:val="es-ES"/>
        </w:rPr>
        <w:t xml:space="preserve"> es cuando el paciente o derechohabiente presenta el mismo reclamo a SUSALUD, haciendo que deje de ser </w:t>
      </w:r>
      <w:commentRangeStart w:id="22"/>
      <w:r>
        <w:rPr>
          <w:lang w:val="es-ES"/>
        </w:rPr>
        <w:t>un reclamo y pase a ser una queja</w:t>
      </w:r>
      <w:commentRangeEnd w:id="22"/>
      <w:r w:rsidR="002E5BE7">
        <w:rPr>
          <w:rStyle w:val="Refdecomentario"/>
        </w:rPr>
        <w:commentReference w:id="22"/>
      </w:r>
      <w:r>
        <w:rPr>
          <w:lang w:val="es-ES"/>
        </w:rPr>
        <w:t xml:space="preserve">. Cuando </w:t>
      </w:r>
      <w:r w:rsidR="00060178">
        <w:rPr>
          <w:lang w:val="es-ES"/>
        </w:rPr>
        <w:t xml:space="preserve">el ciudadano presenta una queja ante SUSALUD, se le incita a presentarla de manera directa ante la IPRESS pero ocurre que muchas IPRESS no cuentan con un sistema de gestión de reclamos, lo cual hace imposible que el reclamo sea presentado, </w:t>
      </w:r>
      <w:del w:id="23" w:author="Cesar Carcamo" w:date="2017-05-10T09:26:00Z">
        <w:r w:rsidR="00060178" w:rsidDel="002E5BE7">
          <w:rPr>
            <w:lang w:val="es-ES"/>
          </w:rPr>
          <w:delText>lo cual hace que la cantidad</w:delText>
        </w:r>
      </w:del>
      <w:ins w:id="24" w:author="Cesar Carcamo" w:date="2017-05-10T09:26:00Z">
        <w:r w:rsidR="002E5BE7">
          <w:rPr>
            <w:lang w:val="es-ES"/>
          </w:rPr>
          <w:t xml:space="preserve">resultando en un </w:t>
        </w:r>
        <w:proofErr w:type="spellStart"/>
        <w:r w:rsidR="002E5BE7">
          <w:rPr>
            <w:lang w:val="es-ES"/>
          </w:rPr>
          <w:t>incrementeo</w:t>
        </w:r>
      </w:ins>
      <w:proofErr w:type="spellEnd"/>
      <w:r w:rsidR="00060178">
        <w:rPr>
          <w:lang w:val="es-ES"/>
        </w:rPr>
        <w:t xml:space="preserve"> de </w:t>
      </w:r>
      <w:ins w:id="25" w:author="Cesar Carcamo" w:date="2017-05-10T09:26:00Z">
        <w:r w:rsidR="002E5BE7">
          <w:rPr>
            <w:lang w:val="es-ES"/>
          </w:rPr>
          <w:t xml:space="preserve">las </w:t>
        </w:r>
      </w:ins>
      <w:r w:rsidR="00060178">
        <w:rPr>
          <w:lang w:val="es-ES"/>
        </w:rPr>
        <w:t>quejas ante SUSALUD</w:t>
      </w:r>
      <w:del w:id="26" w:author="Cesar Carcamo" w:date="2017-05-10T09:26:00Z">
        <w:r w:rsidR="00060178" w:rsidDel="002E5BE7">
          <w:rPr>
            <w:lang w:val="es-ES"/>
          </w:rPr>
          <w:delText xml:space="preserve"> incremente</w:delText>
        </w:r>
      </w:del>
      <w:r w:rsidR="00060178">
        <w:rPr>
          <w:lang w:val="es-ES"/>
        </w:rPr>
        <w:t>.</w:t>
      </w:r>
    </w:p>
    <w:p w14:paraId="49505F1C" w14:textId="77777777" w:rsidR="004E5147" w:rsidRDefault="008776E8" w:rsidP="005F0C3A">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del w:id="27" w:author="Cesar Carcamo" w:date="2017-05-10T09:27:00Z">
        <w:r w:rsidDel="00111317">
          <w:rPr>
            <w:lang w:val="es-ES"/>
          </w:rPr>
          <w:delText>a</w:delText>
        </w:r>
      </w:del>
      <w:ins w:id="28" w:author="Cesar Carcamo" w:date="2017-05-10T09:27:00Z">
        <w:r w:rsidR="00111317">
          <w:rPr>
            <w:lang w:val="es-ES"/>
          </w:rPr>
          <w:t>á</w:t>
        </w:r>
      </w:ins>
      <w:r>
        <w:rPr>
          <w:lang w:val="es-ES"/>
        </w:rPr>
        <w:t xml:space="preserve"> entre ESSALUD y el SIS. </w:t>
      </w:r>
    </w:p>
    <w:p w14:paraId="2B5D9FA6" w14:textId="77777777" w:rsidR="008776E8" w:rsidRDefault="008776E8" w:rsidP="005F0C3A">
      <w:pPr>
        <w:spacing w:line="276" w:lineRule="auto"/>
        <w:jc w:val="both"/>
        <w:rPr>
          <w:lang w:val="es-ES"/>
        </w:rPr>
      </w:pPr>
    </w:p>
    <w:p w14:paraId="41C25B0D" w14:textId="77777777" w:rsidR="008776E8" w:rsidRDefault="008776E8" w:rsidP="005F0C3A">
      <w:pPr>
        <w:spacing w:line="276" w:lineRule="auto"/>
        <w:jc w:val="both"/>
        <w:rPr>
          <w:lang w:val="es-ES"/>
        </w:rPr>
      </w:pPr>
      <w:r>
        <w:rPr>
          <w:noProof/>
          <w:lang w:eastAsia="es-ES_tradnl"/>
        </w:rPr>
        <w:lastRenderedPageBreak/>
        <w:drawing>
          <wp:inline distT="0" distB="0" distL="0" distR="0" wp14:anchorId="7921C491" wp14:editId="1F7EEA03">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582BE0F5" w14:textId="3CE89FB7" w:rsidR="008776E8" w:rsidRPr="008776E8" w:rsidRDefault="008776E8" w:rsidP="005F0C3A">
      <w:pPr>
        <w:spacing w:line="276" w:lineRule="auto"/>
        <w:jc w:val="both"/>
        <w:rPr>
          <w:sz w:val="20"/>
          <w:lang w:val="es-ES"/>
        </w:rPr>
      </w:pPr>
      <w:r w:rsidRPr="008776E8">
        <w:rPr>
          <w:sz w:val="20"/>
          <w:lang w:val="es-ES"/>
        </w:rPr>
        <w:t xml:space="preserve">Cuadro Nº2. Afiliados por Tipo de IAFAS. Fuente: Tablero de Control – SUSALUD </w:t>
      </w:r>
      <w:r w:rsidR="00B43145" w:rsidRPr="008776E8">
        <w:rPr>
          <w:sz w:val="20"/>
          <w:lang w:val="es-ES"/>
        </w:rPr>
        <w:fldChar w:fldCharType="begin" w:fldLock="1"/>
      </w:r>
      <w:r w:rsidR="0005468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7)", "plainTextFormattedCitation" : "(17)", "previouslyFormattedCitation" : "(16)" }, "properties" : { "noteIndex" : 0 }, "schema" : "https://github.com/citation-style-language/schema/raw/master/csl-citation.json" }</w:instrText>
      </w:r>
      <w:r w:rsidR="00B43145" w:rsidRPr="008776E8">
        <w:rPr>
          <w:sz w:val="20"/>
          <w:lang w:val="es-ES"/>
        </w:rPr>
        <w:fldChar w:fldCharType="separate"/>
      </w:r>
      <w:r w:rsidR="00054688" w:rsidRPr="00054688">
        <w:rPr>
          <w:noProof/>
          <w:sz w:val="20"/>
          <w:lang w:val="es-ES"/>
        </w:rPr>
        <w:t>(17)</w:t>
      </w:r>
      <w:r w:rsidR="00B43145" w:rsidRPr="008776E8">
        <w:rPr>
          <w:sz w:val="20"/>
          <w:lang w:val="es-ES"/>
        </w:rPr>
        <w:fldChar w:fldCharType="end"/>
      </w:r>
    </w:p>
    <w:p w14:paraId="2661EBAD" w14:textId="77777777" w:rsidR="008776E8" w:rsidRDefault="008776E8" w:rsidP="005F0C3A">
      <w:pPr>
        <w:spacing w:line="276" w:lineRule="auto"/>
        <w:jc w:val="both"/>
        <w:rPr>
          <w:lang w:val="es-ES"/>
        </w:rPr>
      </w:pPr>
    </w:p>
    <w:p w14:paraId="159B0911" w14:textId="26BAB368" w:rsidR="004E5147" w:rsidRDefault="004E5147" w:rsidP="005F0C3A">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B43145">
        <w:rPr>
          <w:lang w:val="es-ES"/>
        </w:rPr>
        <w:fldChar w:fldCharType="begin" w:fldLock="1"/>
      </w:r>
      <w:r w:rsidR="00054688">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18)", "plainTextFormattedCitation" : "(18)", "previouslyFormattedCitation" : "(17)" }, "properties" : { "noteIndex" : 0 }, "schema" : "https://github.com/citation-style-language/schema/raw/master/csl-citation.json" }</w:instrText>
      </w:r>
      <w:r w:rsidR="00B43145">
        <w:rPr>
          <w:lang w:val="es-ES"/>
        </w:rPr>
        <w:fldChar w:fldCharType="separate"/>
      </w:r>
      <w:r w:rsidR="00054688" w:rsidRPr="00054688">
        <w:rPr>
          <w:noProof/>
          <w:lang w:val="es-ES"/>
        </w:rPr>
        <w:t>(18)</w:t>
      </w:r>
      <w:r w:rsidR="00B43145">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B43145">
        <w:rPr>
          <w:lang w:val="es-ES"/>
        </w:rPr>
        <w:fldChar w:fldCharType="begin" w:fldLock="1"/>
      </w:r>
      <w:r w:rsidR="00054688">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19)", "plainTextFormattedCitation" : "(19)", "previouslyFormattedCitation" : "(18)" }, "properties" : { "noteIndex" : 0 }, "schema" : "https://github.com/citation-style-language/schema/raw/master/csl-citation.json" }</w:instrText>
      </w:r>
      <w:r w:rsidR="00B43145">
        <w:rPr>
          <w:lang w:val="es-ES"/>
        </w:rPr>
        <w:fldChar w:fldCharType="separate"/>
      </w:r>
      <w:r w:rsidR="00054688" w:rsidRPr="00054688">
        <w:rPr>
          <w:noProof/>
          <w:lang w:val="es-ES"/>
        </w:rPr>
        <w:t>(19)</w:t>
      </w:r>
      <w:r w:rsidR="00B43145">
        <w:rPr>
          <w:lang w:val="es-ES"/>
        </w:rPr>
        <w:fldChar w:fldCharType="end"/>
      </w:r>
      <w:r>
        <w:rPr>
          <w:lang w:val="es-ES"/>
        </w:rPr>
        <w:t xml:space="preserve">, donde se ha podido ver que el reclamo más común es la insatisfacción del paciente al no haber recibido una atención inmediata </w:t>
      </w:r>
      <w:r w:rsidR="00B43145">
        <w:rPr>
          <w:lang w:val="es-ES"/>
        </w:rPr>
        <w:fldChar w:fldCharType="begin" w:fldLock="1"/>
      </w:r>
      <w:r w:rsidR="00054688">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0)", "plainTextFormattedCitation" : "(20)", "previouslyFormattedCitation" : "(19)" }, "properties" : { "noteIndex" : 0 }, "schema" : "https://github.com/citation-style-language/schema/raw/master/csl-citation.json" }</w:instrText>
      </w:r>
      <w:r w:rsidR="00B43145">
        <w:rPr>
          <w:lang w:val="es-ES"/>
        </w:rPr>
        <w:fldChar w:fldCharType="separate"/>
      </w:r>
      <w:r w:rsidR="00054688" w:rsidRPr="00054688">
        <w:rPr>
          <w:noProof/>
          <w:lang w:val="es-ES"/>
        </w:rPr>
        <w:t>(20)</w:t>
      </w:r>
      <w:r w:rsidR="00B43145">
        <w:rPr>
          <w:lang w:val="es-ES"/>
        </w:rPr>
        <w:fldChar w:fldCharType="end"/>
      </w:r>
      <w:r>
        <w:rPr>
          <w:lang w:val="es-ES"/>
        </w:rPr>
        <w:t>.</w:t>
      </w:r>
    </w:p>
    <w:p w14:paraId="77B79402" w14:textId="77777777" w:rsidR="004E5147" w:rsidRDefault="004E5147" w:rsidP="005F0C3A">
      <w:pPr>
        <w:spacing w:line="276" w:lineRule="auto"/>
        <w:jc w:val="both"/>
        <w:rPr>
          <w:lang w:val="es-ES"/>
        </w:rPr>
      </w:pPr>
    </w:p>
    <w:p w14:paraId="58B611D4" w14:textId="77777777" w:rsidR="004E5147" w:rsidRDefault="004E5147" w:rsidP="005F0C3A">
      <w:pPr>
        <w:spacing w:line="276" w:lineRule="auto"/>
        <w:jc w:val="both"/>
        <w:rPr>
          <w:lang w:val="es-ES"/>
        </w:rPr>
      </w:pPr>
      <w:r>
        <w:rPr>
          <w:lang w:val="es-ES"/>
        </w:rPr>
        <w:t>Luego de que se introdujera el aplicativo móvil, se duplicaron el n</w:t>
      </w:r>
      <w:del w:id="29" w:author="Cesar Carcamo" w:date="2017-05-10T09:29:00Z">
        <w:r w:rsidDel="00F266B6">
          <w:rPr>
            <w:lang w:val="es-ES"/>
          </w:rPr>
          <w:delText>u</w:delText>
        </w:r>
      </w:del>
      <w:ins w:id="30" w:author="Cesar Carcamo" w:date="2017-05-10T09:30:00Z">
        <w:r w:rsidR="00F266B6">
          <w:rPr>
            <w:lang w:val="es-ES"/>
          </w:rPr>
          <w:t>ú</w:t>
        </w:r>
      </w:ins>
      <w:r>
        <w:rPr>
          <w:lang w:val="es-ES"/>
        </w:rPr>
        <w:t>mero de solicitudes de parte de la ciudadanía sobre los servicios y prestaciones dadas por las IPRESS, en el año 2014 hub</w:t>
      </w:r>
      <w:del w:id="31" w:author="Cesar Carcamo" w:date="2017-05-10T09:30:00Z">
        <w:r w:rsidDel="00F266B6">
          <w:rPr>
            <w:lang w:val="es-ES"/>
          </w:rPr>
          <w:delText>ieron</w:delText>
        </w:r>
      </w:del>
      <w:ins w:id="32" w:author="Cesar Carcamo" w:date="2017-05-10T09:30:00Z">
        <w:r w:rsidR="00F266B6">
          <w:rPr>
            <w:lang w:val="es-ES"/>
          </w:rPr>
          <w:t>o</w:t>
        </w:r>
      </w:ins>
      <w:r>
        <w:rPr>
          <w:lang w:val="es-ES"/>
        </w:rPr>
        <w:t xml:space="preserve"> 27,039 solicitud</w:t>
      </w:r>
      <w:r w:rsidR="00FE2C28">
        <w:rPr>
          <w:lang w:val="es-ES"/>
        </w:rPr>
        <w:t>es entre quejas, consultas y Petitorios de Intervención (PIN)</w:t>
      </w:r>
      <w:r>
        <w:rPr>
          <w:lang w:val="es-ES"/>
        </w:rPr>
        <w:t>, mientras que en el año 2015 hub</w:t>
      </w:r>
      <w:del w:id="33" w:author="Cesar Carcamo" w:date="2017-05-10T09:30:00Z">
        <w:r w:rsidDel="00BE49CE">
          <w:rPr>
            <w:lang w:val="es-ES"/>
          </w:rPr>
          <w:delText>iero</w:delText>
        </w:r>
      </w:del>
      <w:del w:id="34" w:author="Cesar Carcamo" w:date="2017-05-10T09:31:00Z">
        <w:r w:rsidDel="00BE49CE">
          <w:rPr>
            <w:lang w:val="es-ES"/>
          </w:rPr>
          <w:delText>n</w:delText>
        </w:r>
      </w:del>
      <w:ins w:id="35" w:author="Cesar Carcamo" w:date="2017-05-10T09:31:00Z">
        <w:r w:rsidR="00BE49CE">
          <w:rPr>
            <w:lang w:val="es-ES"/>
          </w:rPr>
          <w:t>o</w:t>
        </w:r>
      </w:ins>
      <w:r>
        <w:rPr>
          <w:lang w:val="es-ES"/>
        </w:rPr>
        <w:t xml:space="preserve"> 62,200 solicitudes en total. En el año 2016 casi se lleg</w:t>
      </w:r>
      <w:del w:id="36" w:author="Cesar Carcamo" w:date="2017-05-10T09:31:00Z">
        <w:r w:rsidDel="00BE49CE">
          <w:rPr>
            <w:lang w:val="es-ES"/>
          </w:rPr>
          <w:delText>o</w:delText>
        </w:r>
      </w:del>
      <w:ins w:id="37" w:author="Cesar Carcamo" w:date="2017-05-10T09:31:00Z">
        <w:r w:rsidR="00BE49CE">
          <w:rPr>
            <w:lang w:val="es-ES"/>
          </w:rPr>
          <w:t>ó</w:t>
        </w:r>
      </w:ins>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del w:id="38" w:author="Cesar Carcamo" w:date="2017-05-10T09:31:00Z">
        <w:r w:rsidDel="00BE49CE">
          <w:rPr>
            <w:lang w:val="es-ES"/>
          </w:rPr>
          <w:delText>o</w:delText>
        </w:r>
      </w:del>
      <w:ins w:id="39" w:author="Cesar Carcamo" w:date="2017-05-10T09:31:00Z">
        <w:r w:rsidR="00BE49CE">
          <w:rPr>
            <w:lang w:val="es-ES"/>
          </w:rPr>
          <w:t>ó</w:t>
        </w:r>
      </w:ins>
      <w:r>
        <w:rPr>
          <w:lang w:val="es-ES"/>
        </w:rPr>
        <w:t>mo es que han ido aumentando el n</w:t>
      </w:r>
      <w:del w:id="40" w:author="Cesar Carcamo" w:date="2017-05-10T09:32:00Z">
        <w:r w:rsidDel="004E6EFA">
          <w:rPr>
            <w:lang w:val="es-ES"/>
          </w:rPr>
          <w:delText>u</w:delText>
        </w:r>
      </w:del>
      <w:ins w:id="41" w:author="Cesar Carcamo" w:date="2017-05-10T09:32:00Z">
        <w:r w:rsidR="004E6EFA">
          <w:rPr>
            <w:lang w:val="es-ES"/>
          </w:rPr>
          <w:t>ú</w:t>
        </w:r>
      </w:ins>
      <w:r>
        <w:rPr>
          <w:lang w:val="es-ES"/>
        </w:rPr>
        <w:t>mero de solicitudes a través de los años.</w:t>
      </w:r>
    </w:p>
    <w:p w14:paraId="5BD6CAA8" w14:textId="77777777" w:rsidR="00FE2C28" w:rsidRDefault="00FE2C28" w:rsidP="005F0C3A">
      <w:pPr>
        <w:spacing w:line="276" w:lineRule="auto"/>
        <w:jc w:val="both"/>
        <w:rPr>
          <w:lang w:val="es-ES"/>
        </w:rPr>
      </w:pPr>
    </w:p>
    <w:p w14:paraId="5A29644C" w14:textId="77777777" w:rsidR="00690691" w:rsidRDefault="00AD6B58">
      <w:pPr>
        <w:keepNext/>
        <w:spacing w:line="276" w:lineRule="auto"/>
        <w:jc w:val="both"/>
        <w:rPr>
          <w:lang w:val="es-ES"/>
        </w:rPr>
        <w:pPrChange w:id="42" w:author="Cesar Carcamo" w:date="2017-05-10T09:34:00Z">
          <w:pPr>
            <w:spacing w:line="276" w:lineRule="auto"/>
            <w:jc w:val="both"/>
          </w:pPr>
        </w:pPrChange>
      </w:pPr>
      <w:r>
        <w:rPr>
          <w:noProof/>
          <w:lang w:eastAsia="es-ES_tradnl"/>
        </w:rPr>
        <w:drawing>
          <wp:inline distT="0" distB="0" distL="0" distR="0" wp14:anchorId="62E427F7" wp14:editId="65DE156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0F9AC94" w14:textId="26590C23" w:rsidR="004E5147" w:rsidRPr="007A694C" w:rsidRDefault="004E5147" w:rsidP="005F0C3A">
      <w:pPr>
        <w:spacing w:line="276" w:lineRule="auto"/>
        <w:jc w:val="both"/>
        <w:rPr>
          <w:sz w:val="20"/>
          <w:lang w:val="es-ES"/>
        </w:rPr>
      </w:pPr>
      <w:r w:rsidRPr="007A694C">
        <w:rPr>
          <w:sz w:val="20"/>
          <w:lang w:val="es-ES"/>
        </w:rPr>
        <w:t xml:space="preserve">Tabla Nº1. Número de solicitudes recibidas por año. Fuente: Tablero de Control – SUSALUD. </w:t>
      </w:r>
      <w:r w:rsidR="00B43145" w:rsidRPr="007A694C">
        <w:rPr>
          <w:sz w:val="20"/>
          <w:lang w:val="es-ES"/>
        </w:rPr>
        <w:fldChar w:fldCharType="begin" w:fldLock="1"/>
      </w:r>
      <w:r w:rsidR="0005468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7)", "plainTextFormattedCitation" : "(17)", "previouslyFormattedCitation" : "(16)" }, "properties" : { "noteIndex" : 0 }, "schema" : "https://github.com/citation-style-language/schema/raw/master/csl-citation.json" }</w:instrText>
      </w:r>
      <w:r w:rsidR="00B43145" w:rsidRPr="007A694C">
        <w:rPr>
          <w:sz w:val="20"/>
          <w:lang w:val="es-ES"/>
        </w:rPr>
        <w:fldChar w:fldCharType="separate"/>
      </w:r>
      <w:r w:rsidR="00054688" w:rsidRPr="00054688">
        <w:rPr>
          <w:noProof/>
          <w:sz w:val="20"/>
          <w:lang w:val="es-ES"/>
        </w:rPr>
        <w:t>(17)</w:t>
      </w:r>
      <w:r w:rsidR="00B43145" w:rsidRPr="007A694C">
        <w:rPr>
          <w:sz w:val="20"/>
          <w:lang w:val="es-ES"/>
        </w:rPr>
        <w:fldChar w:fldCharType="end"/>
      </w:r>
    </w:p>
    <w:p w14:paraId="055E4BA3" w14:textId="77777777" w:rsidR="00AD6B58" w:rsidRDefault="00AD6B58" w:rsidP="005F0C3A">
      <w:pPr>
        <w:pStyle w:val="Prrafodelista"/>
        <w:ind w:left="1224"/>
        <w:jc w:val="both"/>
        <w:rPr>
          <w:lang w:val="es-ES"/>
        </w:rPr>
      </w:pPr>
    </w:p>
    <w:p w14:paraId="0D886397" w14:textId="77777777" w:rsidR="00244F91" w:rsidRDefault="002153C7" w:rsidP="005F0C3A">
      <w:pPr>
        <w:spacing w:line="276" w:lineRule="auto"/>
        <w:jc w:val="both"/>
        <w:rPr>
          <w:lang w:val="es-ES"/>
        </w:rPr>
      </w:pPr>
      <w:r>
        <w:rPr>
          <w:lang w:val="es-ES"/>
        </w:rPr>
        <w:lastRenderedPageBreak/>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ins w:id="43" w:author="Cesar Carcamo" w:date="2017-05-10T09:36:00Z">
        <w:r w:rsidR="002D09A2">
          <w:rPr>
            <w:lang w:val="es-ES"/>
          </w:rPr>
          <w:t xml:space="preserve">por </w:t>
        </w:r>
      </w:ins>
      <w:r w:rsidR="007C592E">
        <w:rPr>
          <w:lang w:val="es-ES"/>
        </w:rPr>
        <w:t xml:space="preserve">cada 1165 asegurados, mientras que en el año 2016, se presento una queja </w:t>
      </w:r>
      <w:ins w:id="44" w:author="Cesar Carcamo" w:date="2017-05-10T09:36:00Z">
        <w:r w:rsidR="002D09A2">
          <w:rPr>
            <w:lang w:val="es-ES"/>
          </w:rPr>
          <w:t xml:space="preserve">por </w:t>
        </w:r>
      </w:ins>
      <w:r w:rsidR="007C592E">
        <w:rPr>
          <w:lang w:val="es-ES"/>
        </w:rPr>
        <w:t>cada 289 asegurados a lo largo del año.</w:t>
      </w:r>
    </w:p>
    <w:p w14:paraId="44615FBF" w14:textId="77777777" w:rsidR="004E5147" w:rsidRDefault="004E5147" w:rsidP="005F0C3A">
      <w:pPr>
        <w:pStyle w:val="Prrafodelista"/>
        <w:ind w:left="1224"/>
        <w:jc w:val="both"/>
        <w:rPr>
          <w:lang w:val="es-ES"/>
        </w:rPr>
      </w:pPr>
    </w:p>
    <w:p w14:paraId="66A2EC52" w14:textId="77777777" w:rsidR="004E5147" w:rsidRDefault="004E5147" w:rsidP="005F0C3A">
      <w:pPr>
        <w:pStyle w:val="Prrafodelista"/>
        <w:numPr>
          <w:ilvl w:val="2"/>
          <w:numId w:val="1"/>
        </w:numPr>
        <w:jc w:val="both"/>
        <w:rPr>
          <w:lang w:val="es-ES"/>
        </w:rPr>
      </w:pPr>
      <w:r>
        <w:rPr>
          <w:lang w:val="es-ES"/>
        </w:rPr>
        <w:t>Limitaciones</w:t>
      </w:r>
    </w:p>
    <w:p w14:paraId="1350F237" w14:textId="77777777" w:rsidR="00E57C5A" w:rsidRDefault="00E57C5A" w:rsidP="005F0C3A">
      <w:pPr>
        <w:jc w:val="both"/>
        <w:rPr>
          <w:lang w:val="es-ES"/>
        </w:rPr>
      </w:pPr>
    </w:p>
    <w:p w14:paraId="2368D517" w14:textId="77777777" w:rsidR="00244F91" w:rsidRDefault="00FE2C28" w:rsidP="005F0C3A">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del w:id="45" w:author="Cesar Carcamo" w:date="2017-05-10T09:36:00Z">
        <w:r w:rsidR="004E4F1D" w:rsidDel="00273E86">
          <w:rPr>
            <w:lang w:val="es-ES"/>
          </w:rPr>
          <w:delText>cuales</w:delText>
        </w:r>
      </w:del>
      <w:ins w:id="46" w:author="Cesar Carcamo" w:date="2017-05-10T09:36:00Z">
        <w:r w:rsidR="00273E86">
          <w:rPr>
            <w:lang w:val="es-ES"/>
          </w:rPr>
          <w:t>cuáles</w:t>
        </w:r>
      </w:ins>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ins w:id="47" w:author="Cesar Carcamo" w:date="2017-05-10T09:38:00Z">
        <w:r w:rsidR="005177BD">
          <w:rPr>
            <w:lang w:val="es-ES"/>
          </w:rPr>
          <w:t>.</w:t>
        </w:r>
      </w:ins>
      <w:del w:id="48" w:author="Cesar Carcamo" w:date="2017-05-10T09:38:00Z">
        <w:r w:rsidR="00343A03" w:rsidDel="005177BD">
          <w:rPr>
            <w:lang w:val="es-ES"/>
          </w:rPr>
          <w:delText>,</w:delText>
        </w:r>
      </w:del>
      <w:r w:rsidR="00343A03">
        <w:rPr>
          <w:lang w:val="es-ES"/>
        </w:rPr>
        <w:t xml:space="preserve"> </w:t>
      </w:r>
      <w:del w:id="49" w:author="Cesar Carcamo" w:date="2017-05-10T09:38:00Z">
        <w:r w:rsidR="00343A03" w:rsidDel="005177BD">
          <w:rPr>
            <w:lang w:val="es-ES"/>
          </w:rPr>
          <w:delText xml:space="preserve">es </w:delText>
        </w:r>
      </w:del>
      <w:ins w:id="50" w:author="Cesar Carcamo" w:date="2017-05-10T09:38:00Z">
        <w:r w:rsidR="005177BD">
          <w:rPr>
            <w:lang w:val="es-ES"/>
          </w:rPr>
          <w:t xml:space="preserve">Esto significa que </w:t>
        </w:r>
      </w:ins>
      <w:del w:id="51" w:author="Cesar Carcamo" w:date="2017-05-10T09:38:00Z">
        <w:r w:rsidR="00343A03" w:rsidDel="005177BD">
          <w:rPr>
            <w:lang w:val="es-ES"/>
          </w:rPr>
          <w:delText xml:space="preserve">decir no tiene una categorización sobre </w:delText>
        </w:r>
      </w:del>
      <w:r w:rsidR="00343A03">
        <w:rPr>
          <w:lang w:val="es-ES"/>
        </w:rPr>
        <w:t xml:space="preserve">el tipo de queja </w:t>
      </w:r>
      <w:del w:id="52" w:author="Cesar Carcamo" w:date="2017-05-10T09:38:00Z">
        <w:r w:rsidR="00343A03" w:rsidDel="00DB791F">
          <w:rPr>
            <w:lang w:val="es-ES"/>
          </w:rPr>
          <w:delText xml:space="preserve">que </w:delText>
        </w:r>
      </w:del>
      <w:del w:id="53" w:author="Cesar Carcamo" w:date="2017-05-10T09:37:00Z">
        <w:r w:rsidR="00343A03" w:rsidDel="00273E86">
          <w:rPr>
            <w:lang w:val="es-ES"/>
          </w:rPr>
          <w:delText>esta</w:delText>
        </w:r>
      </w:del>
      <w:del w:id="54" w:author="Cesar Carcamo" w:date="2017-05-10T09:38:00Z">
        <w:r w:rsidR="00343A03" w:rsidDel="00DB791F">
          <w:rPr>
            <w:lang w:val="es-ES"/>
          </w:rPr>
          <w:delText xml:space="preserve"> ingresando</w:delText>
        </w:r>
      </w:del>
      <w:ins w:id="55" w:author="Cesar Carcamo" w:date="2017-05-10T09:38:00Z">
        <w:r w:rsidR="00DB791F">
          <w:rPr>
            <w:lang w:val="es-ES"/>
          </w:rPr>
          <w:t>no se ha categorizado</w:t>
        </w:r>
      </w:ins>
      <w:r w:rsidR="00343A03">
        <w:rPr>
          <w:lang w:val="es-ES"/>
        </w:rPr>
        <w:t xml:space="preserve">, </w:t>
      </w:r>
      <w:del w:id="56" w:author="Cesar Carcamo" w:date="2017-05-10T09:39:00Z">
        <w:r w:rsidR="00343A03" w:rsidDel="00DB791F">
          <w:rPr>
            <w:lang w:val="es-ES"/>
          </w:rPr>
          <w:delText xml:space="preserve">es decir, no hay forma de colocar cada queja en un tipo de categoría para </w:delText>
        </w:r>
      </w:del>
      <w:ins w:id="57" w:author="Cesar Carcamo" w:date="2017-05-10T09:39:00Z">
        <w:r w:rsidR="00DB791F">
          <w:rPr>
            <w:lang w:val="es-ES"/>
          </w:rPr>
          <w:t xml:space="preserve">de manera que es imposible </w:t>
        </w:r>
      </w:ins>
      <w:del w:id="58" w:author="Cesar Carcamo" w:date="2017-05-10T09:39:00Z">
        <w:r w:rsidR="00343A03" w:rsidDel="00DB791F">
          <w:rPr>
            <w:lang w:val="es-ES"/>
          </w:rPr>
          <w:delText xml:space="preserve">poder </w:delText>
        </w:r>
      </w:del>
      <w:r w:rsidR="00343A03">
        <w:rPr>
          <w:lang w:val="es-ES"/>
        </w:rPr>
        <w:t>identificar cu</w:t>
      </w:r>
      <w:del w:id="59" w:author="Cesar Carcamo" w:date="2017-05-10T09:39:00Z">
        <w:r w:rsidR="00343A03" w:rsidDel="00DB791F">
          <w:rPr>
            <w:lang w:val="es-ES"/>
          </w:rPr>
          <w:delText>a</w:delText>
        </w:r>
      </w:del>
      <w:ins w:id="60" w:author="Cesar Carcamo" w:date="2017-05-10T09:39:00Z">
        <w:r w:rsidR="00DB791F">
          <w:rPr>
            <w:lang w:val="es-ES"/>
          </w:rPr>
          <w:t>á</w:t>
        </w:r>
      </w:ins>
      <w:r w:rsidR="00343A03">
        <w:rPr>
          <w:lang w:val="es-ES"/>
        </w:rPr>
        <w:t xml:space="preserve">l es el tipo de queja más recurrente, ni </w:t>
      </w:r>
      <w:del w:id="61" w:author="Cesar Carcamo" w:date="2017-05-10T09:37:00Z">
        <w:r w:rsidR="00343A03" w:rsidDel="00273E86">
          <w:rPr>
            <w:lang w:val="es-ES"/>
          </w:rPr>
          <w:delText>cuales</w:delText>
        </w:r>
      </w:del>
      <w:ins w:id="62" w:author="Cesar Carcamo" w:date="2017-05-10T09:37:00Z">
        <w:r w:rsidR="00273E86">
          <w:rPr>
            <w:lang w:val="es-ES"/>
          </w:rPr>
          <w:t>cuáles</w:t>
        </w:r>
      </w:ins>
      <w:r w:rsidR="00343A03">
        <w:rPr>
          <w:lang w:val="es-ES"/>
        </w:rPr>
        <w:t xml:space="preserve"> son los nuevos tipos de quejas que pueden estar ingresando.</w:t>
      </w:r>
      <w:del w:id="63" w:author="Cesar Carcamo" w:date="2017-05-10T09:39:00Z">
        <w:r w:rsidR="00343A03" w:rsidDel="00DB791F">
          <w:rPr>
            <w:lang w:val="es-ES"/>
          </w:rPr>
          <w:delText xml:space="preserve"> </w:delText>
        </w:r>
      </w:del>
    </w:p>
    <w:p w14:paraId="07C3942C" w14:textId="77777777" w:rsidR="003C01D8" w:rsidRDefault="003C01D8" w:rsidP="005F0C3A">
      <w:pPr>
        <w:jc w:val="both"/>
        <w:rPr>
          <w:lang w:val="es-ES"/>
        </w:rPr>
      </w:pPr>
    </w:p>
    <w:p w14:paraId="75181407" w14:textId="77777777" w:rsidR="003C01D8" w:rsidRDefault="003C01D8" w:rsidP="005F0C3A">
      <w:pPr>
        <w:jc w:val="both"/>
        <w:rPr>
          <w:lang w:val="es-ES"/>
        </w:rPr>
      </w:pPr>
      <w:r>
        <w:rPr>
          <w:lang w:val="es-ES"/>
        </w:rPr>
        <w:t>Adicionalmente, como se pudo ver en el Cuadro Nº1, las solicitudes a SUSALUD aumentan año tras año</w:t>
      </w:r>
      <w:del w:id="64" w:author="Cesar Carcamo" w:date="2017-05-10T09:40:00Z">
        <w:r w:rsidDel="00C72803">
          <w:rPr>
            <w:lang w:val="es-ES"/>
          </w:rPr>
          <w:delText xml:space="preserve">, </w:delText>
        </w:r>
      </w:del>
      <w:ins w:id="65" w:author="Cesar Carcamo" w:date="2017-05-10T09:40:00Z">
        <w:r w:rsidR="00C72803">
          <w:rPr>
            <w:lang w:val="es-ES"/>
          </w:rPr>
          <w:t xml:space="preserve">. </w:t>
        </w:r>
      </w:ins>
      <w:del w:id="66" w:author="Cesar Carcamo" w:date="2017-05-10T09:40:00Z">
        <w:r w:rsidDel="00C72803">
          <w:rPr>
            <w:lang w:val="es-ES"/>
          </w:rPr>
          <w:delText>entonces s</w:delText>
        </w:r>
      </w:del>
      <w:ins w:id="67" w:author="Cesar Carcamo" w:date="2017-05-10T09:40:00Z">
        <w:r w:rsidR="00C72803">
          <w:rPr>
            <w:lang w:val="es-ES"/>
          </w:rPr>
          <w:t>S</w:t>
        </w:r>
      </w:ins>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ins w:id="68" w:author="Cesar Carcamo" w:date="2017-05-10T09:40:00Z">
        <w:r w:rsidR="00C72803">
          <w:rPr>
            <w:lang w:val="es-ES"/>
          </w:rPr>
          <w:t>é</w:t>
        </w:r>
      </w:ins>
      <w:del w:id="69" w:author="Cesar Carcamo" w:date="2017-05-10T09:40:00Z">
        <w:r w:rsidR="00E844D8" w:rsidDel="00C72803">
          <w:rPr>
            <w:lang w:val="es-ES"/>
          </w:rPr>
          <w:delText>e</w:delText>
        </w:r>
      </w:del>
      <w:r w:rsidR="00E844D8">
        <w:rPr>
          <w:lang w:val="es-ES"/>
        </w:rPr>
        <w:t xml:space="preserve"> aspectos est</w:t>
      </w:r>
      <w:del w:id="70" w:author="Cesar Carcamo" w:date="2017-05-10T09:40:00Z">
        <w:r w:rsidR="00E844D8" w:rsidDel="00C72803">
          <w:rPr>
            <w:lang w:val="es-ES"/>
          </w:rPr>
          <w:delText>a</w:delText>
        </w:r>
      </w:del>
      <w:ins w:id="71" w:author="Cesar Carcamo" w:date="2017-05-10T09:40:00Z">
        <w:r w:rsidR="00C72803">
          <w:rPr>
            <w:lang w:val="es-ES"/>
          </w:rPr>
          <w:t>án</w:t>
        </w:r>
      </w:ins>
      <w:r w:rsidR="00E844D8">
        <w:rPr>
          <w:lang w:val="es-ES"/>
        </w:rPr>
        <w:t xml:space="preserve"> mejorando y en qu</w:t>
      </w:r>
      <w:ins w:id="72" w:author="Cesar Carcamo" w:date="2017-05-10T09:40:00Z">
        <w:r w:rsidR="00C72803">
          <w:rPr>
            <w:lang w:val="es-ES"/>
          </w:rPr>
          <w:t>é</w:t>
        </w:r>
      </w:ins>
      <w:del w:id="73" w:author="Cesar Carcamo" w:date="2017-05-10T09:40:00Z">
        <w:r w:rsidR="00E844D8" w:rsidDel="00C72803">
          <w:rPr>
            <w:lang w:val="es-ES"/>
          </w:rPr>
          <w:delText>e</w:delText>
        </w:r>
      </w:del>
      <w:r w:rsidR="00E844D8">
        <w:rPr>
          <w:lang w:val="es-ES"/>
        </w:rPr>
        <w:t xml:space="preserve"> aspectos </w:t>
      </w:r>
      <w:del w:id="74" w:author="Cesar Carcamo" w:date="2017-05-10T09:41:00Z">
        <w:r w:rsidR="00E844D8" w:rsidDel="00072535">
          <w:rPr>
            <w:lang w:val="es-ES"/>
          </w:rPr>
          <w:delText xml:space="preserve">necesitan refuerzo </w:delText>
        </w:r>
      </w:del>
      <w:r w:rsidR="00E844D8">
        <w:rPr>
          <w:lang w:val="es-ES"/>
        </w:rPr>
        <w:t>cada IPRESS</w:t>
      </w:r>
      <w:ins w:id="75" w:author="Cesar Carcamo" w:date="2017-05-10T09:41:00Z">
        <w:r w:rsidR="00072535" w:rsidRPr="00072535">
          <w:rPr>
            <w:lang w:val="es-ES"/>
          </w:rPr>
          <w:t xml:space="preserve"> </w:t>
        </w:r>
        <w:r w:rsidR="00072535">
          <w:rPr>
            <w:lang w:val="es-ES"/>
          </w:rPr>
          <w:t>necesita refuerzo</w:t>
        </w:r>
      </w:ins>
      <w:r w:rsidR="00E844D8">
        <w:rPr>
          <w:lang w:val="es-ES"/>
        </w:rPr>
        <w:t>.</w:t>
      </w:r>
    </w:p>
    <w:p w14:paraId="37C54BA7" w14:textId="77777777" w:rsidR="00343A03" w:rsidRDefault="00343A03" w:rsidP="005F0C3A">
      <w:pPr>
        <w:jc w:val="both"/>
        <w:rPr>
          <w:lang w:val="es-ES"/>
        </w:rPr>
      </w:pPr>
    </w:p>
    <w:p w14:paraId="26F409EE" w14:textId="77777777" w:rsidR="004E5147" w:rsidRPr="00677804" w:rsidRDefault="004E5147" w:rsidP="005F0C3A">
      <w:pPr>
        <w:pStyle w:val="Prrafodelista"/>
        <w:numPr>
          <w:ilvl w:val="2"/>
          <w:numId w:val="1"/>
        </w:numPr>
        <w:jc w:val="both"/>
        <w:rPr>
          <w:lang w:val="es-ES"/>
        </w:rPr>
      </w:pPr>
      <w:r>
        <w:rPr>
          <w:lang w:val="es-ES"/>
        </w:rPr>
        <w:t>Oportunidades de Mejora</w:t>
      </w:r>
    </w:p>
    <w:p w14:paraId="7B2DB524" w14:textId="77777777" w:rsidR="0013667F" w:rsidRPr="00677804" w:rsidRDefault="0013667F" w:rsidP="005F0C3A">
      <w:pPr>
        <w:jc w:val="both"/>
        <w:rPr>
          <w:lang w:val="es-ES"/>
        </w:rPr>
      </w:pPr>
    </w:p>
    <w:p w14:paraId="238B236F" w14:textId="77777777" w:rsidR="00615E10" w:rsidRDefault="003C01D8" w:rsidP="005F0C3A">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del w:id="76" w:author="Cesar Carcamo" w:date="2017-05-10T09:43:00Z">
        <w:r w:rsidR="00E844D8" w:rsidDel="006D067F">
          <w:rPr>
            <w:lang w:val="es-ES"/>
          </w:rPr>
          <w:delText>Con u</w:delText>
        </w:r>
      </w:del>
      <w:ins w:id="77" w:author="Cesar Carcamo" w:date="2017-05-10T09:43:00Z">
        <w:r w:rsidR="006D067F">
          <w:rPr>
            <w:lang w:val="es-ES"/>
          </w:rPr>
          <w:t>U</w:t>
        </w:r>
      </w:ins>
      <w:r w:rsidR="00E844D8">
        <w:rPr>
          <w:lang w:val="es-ES"/>
        </w:rPr>
        <w:t xml:space="preserve">n sistema centralizado administrado por SUSALUD, en el cual cada IPRESS </w:t>
      </w:r>
      <w:del w:id="78" w:author="Cesar Carcamo" w:date="2017-05-10T09:43:00Z">
        <w:r w:rsidR="00E844D8" w:rsidDel="006D067F">
          <w:rPr>
            <w:lang w:val="es-ES"/>
          </w:rPr>
          <w:delText>tenga como</w:delText>
        </w:r>
      </w:del>
      <w:ins w:id="79" w:author="Cesar Carcamo" w:date="2017-05-10T09:43:00Z">
        <w:r w:rsidR="006D067F">
          <w:rPr>
            <w:lang w:val="es-ES"/>
          </w:rPr>
          <w:t>pueda</w:t>
        </w:r>
      </w:ins>
      <w:r w:rsidR="00E844D8">
        <w:rPr>
          <w:lang w:val="es-ES"/>
        </w:rPr>
        <w:t xml:space="preserve"> ingresar los reclamos</w:t>
      </w:r>
      <w:r w:rsidR="00386FBF">
        <w:rPr>
          <w:lang w:val="es-ES"/>
        </w:rPr>
        <w:t xml:space="preserve"> conforme van llegando y </w:t>
      </w:r>
      <w:del w:id="80" w:author="Cesar Carcamo" w:date="2017-05-10T09:43:00Z">
        <w:r w:rsidR="00386FBF" w:rsidDel="00723437">
          <w:rPr>
            <w:lang w:val="es-ES"/>
          </w:rPr>
          <w:delText xml:space="preserve">donde se </w:delText>
        </w:r>
      </w:del>
      <w:r w:rsidR="00386FBF">
        <w:rPr>
          <w:lang w:val="es-ES"/>
        </w:rPr>
        <w:t xml:space="preserve">pueda colocar el procedimiento que se realiza para solucionar cada reclamo, podría </w:t>
      </w:r>
      <w:del w:id="81" w:author="Cesar Carcamo" w:date="2017-05-10T09:43:00Z">
        <w:r w:rsidR="00386FBF" w:rsidDel="00723437">
          <w:rPr>
            <w:lang w:val="es-ES"/>
          </w:rPr>
          <w:delText xml:space="preserve">solucionar </w:delText>
        </w:r>
      </w:del>
      <w:ins w:id="82" w:author="Cesar Carcamo" w:date="2017-05-10T09:43:00Z">
        <w:r w:rsidR="00723437">
          <w:rPr>
            <w:lang w:val="es-ES"/>
          </w:rPr>
          <w:t xml:space="preserve">reducir </w:t>
        </w:r>
      </w:ins>
      <w:r w:rsidR="00386FBF">
        <w:rPr>
          <w:lang w:val="es-ES"/>
        </w:rPr>
        <w:t>mucho la carga fiscalizadora de SUSALUD</w:t>
      </w:r>
      <w:ins w:id="83" w:author="Cesar Carcamo" w:date="2017-05-10T09:43:00Z">
        <w:r w:rsidR="00723437">
          <w:rPr>
            <w:lang w:val="es-ES"/>
          </w:rPr>
          <w:t>. Con este sistema</w:t>
        </w:r>
      </w:ins>
      <w:del w:id="84" w:author="Cesar Carcamo" w:date="2017-05-10T09:44:00Z">
        <w:r w:rsidR="00386FBF" w:rsidDel="00723437">
          <w:rPr>
            <w:lang w:val="es-ES"/>
          </w:rPr>
          <w:delText xml:space="preserve"> ya</w:delText>
        </w:r>
      </w:del>
      <w:ins w:id="85" w:author="Cesar Carcamo" w:date="2017-05-10T09:44:00Z">
        <w:r w:rsidR="00723437">
          <w:rPr>
            <w:lang w:val="es-ES"/>
          </w:rPr>
          <w:t xml:space="preserve"> se </w:t>
        </w:r>
      </w:ins>
      <w:del w:id="86" w:author="Cesar Carcamo" w:date="2017-05-10T09:44:00Z">
        <w:r w:rsidR="00386FBF" w:rsidDel="00723437">
          <w:rPr>
            <w:lang w:val="es-ES"/>
          </w:rPr>
          <w:delText xml:space="preserve"> que </w:delText>
        </w:r>
      </w:del>
      <w:r w:rsidR="00386FBF">
        <w:rPr>
          <w:lang w:val="es-ES"/>
        </w:rPr>
        <w:t>podría</w:t>
      </w:r>
      <w:del w:id="87" w:author="Cesar Carcamo" w:date="2017-05-10T09:44:00Z">
        <w:r w:rsidR="00386FBF" w:rsidDel="00723437">
          <w:rPr>
            <w:lang w:val="es-ES"/>
          </w:rPr>
          <w:delText>n</w:delText>
        </w:r>
      </w:del>
      <w:r w:rsidR="00386FBF">
        <w:rPr>
          <w:lang w:val="es-ES"/>
        </w:rPr>
        <w:t xml:space="preserve"> revisar desde una computadora todo lo relacionado a los reclamos presentados ante</w:t>
      </w:r>
      <w:ins w:id="88" w:author="Cesar Carcamo" w:date="2017-05-10T09:44:00Z">
        <w:r w:rsidR="00723437">
          <w:rPr>
            <w:lang w:val="es-ES"/>
          </w:rPr>
          <w:t xml:space="preserve"> la</w:t>
        </w:r>
      </w:ins>
      <w:r w:rsidR="00386FBF">
        <w:rPr>
          <w:lang w:val="es-ES"/>
        </w:rPr>
        <w:t xml:space="preserve"> IPRESS. Esto ayudaría a que ya no se oculte información y se tenga una mejor supervisión.</w:t>
      </w:r>
    </w:p>
    <w:p w14:paraId="2BDB2ED2" w14:textId="77777777" w:rsidR="003C01D8" w:rsidRPr="0021244E" w:rsidRDefault="003C01D8" w:rsidP="005F0C3A">
      <w:pPr>
        <w:jc w:val="both"/>
        <w:rPr>
          <w:lang w:val="es-ES"/>
        </w:rPr>
      </w:pPr>
    </w:p>
    <w:p w14:paraId="129FEB6F" w14:textId="77777777" w:rsidR="00B61FCF" w:rsidRDefault="00B61FCF" w:rsidP="005F0C3A">
      <w:pPr>
        <w:pStyle w:val="Prrafodelista"/>
        <w:numPr>
          <w:ilvl w:val="1"/>
          <w:numId w:val="1"/>
        </w:numPr>
        <w:jc w:val="both"/>
        <w:rPr>
          <w:lang w:val="es-ES"/>
        </w:rPr>
      </w:pPr>
      <w:r>
        <w:rPr>
          <w:lang w:val="es-ES"/>
        </w:rPr>
        <w:t>Medición de productos tecnológic</w:t>
      </w:r>
      <w:r w:rsidR="00244F91">
        <w:rPr>
          <w:lang w:val="es-ES"/>
        </w:rPr>
        <w:t>os (TAM</w:t>
      </w:r>
      <w:r>
        <w:rPr>
          <w:lang w:val="es-ES"/>
        </w:rPr>
        <w:t>)</w:t>
      </w:r>
    </w:p>
    <w:p w14:paraId="1C17BD32" w14:textId="77777777" w:rsidR="00532CF9" w:rsidRDefault="00532CF9" w:rsidP="005F0C3A">
      <w:pPr>
        <w:jc w:val="both"/>
        <w:rPr>
          <w:lang w:val="es-ES"/>
        </w:rPr>
      </w:pPr>
    </w:p>
    <w:p w14:paraId="55C1DFA9" w14:textId="77777777" w:rsidR="00D440F7" w:rsidRDefault="008F0571" w:rsidP="005F0C3A">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09AE2E97" w14:textId="77777777" w:rsidR="001C3775" w:rsidRDefault="001C3775" w:rsidP="005F0C3A">
      <w:pPr>
        <w:jc w:val="both"/>
        <w:rPr>
          <w:lang w:val="es-ES"/>
        </w:rPr>
      </w:pPr>
    </w:p>
    <w:p w14:paraId="7A3E0250" w14:textId="7DD8CA52" w:rsidR="001C3775" w:rsidRDefault="001C3775" w:rsidP="005F0C3A">
      <w:pPr>
        <w:jc w:val="both"/>
        <w:rPr>
          <w:lang w:val="es-ES"/>
        </w:rPr>
      </w:pPr>
      <w:r>
        <w:rPr>
          <w:lang w:val="es-ES"/>
        </w:rPr>
        <w:lastRenderedPageBreak/>
        <w:t xml:space="preserve">Existen diversos métodos para medición de productos tecnológicos, uno de los más resaltantes es el llamado </w:t>
      </w:r>
      <w:proofErr w:type="spellStart"/>
      <w:r>
        <w:rPr>
          <w:lang w:val="es-ES"/>
        </w:rPr>
        <w:t>Technology</w:t>
      </w:r>
      <w:proofErr w:type="spellEnd"/>
      <w:r>
        <w:rPr>
          <w:lang w:val="es-ES"/>
        </w:rPr>
        <w:t xml:space="preserve"> </w:t>
      </w:r>
      <w:proofErr w:type="spellStart"/>
      <w:r>
        <w:rPr>
          <w:lang w:val="es-ES"/>
        </w:rPr>
        <w:t>Acceptance</w:t>
      </w:r>
      <w:proofErr w:type="spellEnd"/>
      <w:r>
        <w:rPr>
          <w:lang w:val="es-ES"/>
        </w:rPr>
        <w:t xml:space="preserve"> </w:t>
      </w:r>
      <w:proofErr w:type="spellStart"/>
      <w:r>
        <w:rPr>
          <w:lang w:val="es-ES"/>
        </w:rPr>
        <w:t>Model</w:t>
      </w:r>
      <w:proofErr w:type="spellEnd"/>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B43145">
        <w:rPr>
          <w:lang w:val="es-ES"/>
        </w:rPr>
        <w:fldChar w:fldCharType="begin" w:fldLock="1"/>
      </w:r>
      <w:r w:rsidR="00054688">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1)", "plainTextFormattedCitation" : "(21)", "previouslyFormattedCitation" : "(20)" }, "properties" : { "noteIndex" : 0 }, "schema" : "https://github.com/citation-style-language/schema/raw/master/csl-citation.json" }</w:instrText>
      </w:r>
      <w:r w:rsidR="00B43145">
        <w:rPr>
          <w:lang w:val="es-ES"/>
        </w:rPr>
        <w:fldChar w:fldCharType="separate"/>
      </w:r>
      <w:r w:rsidR="00054688" w:rsidRPr="00054688">
        <w:rPr>
          <w:noProof/>
          <w:lang w:val="es-ES"/>
        </w:rPr>
        <w:t>(21)</w:t>
      </w:r>
      <w:r w:rsidR="00B43145">
        <w:rPr>
          <w:lang w:val="es-ES"/>
        </w:rPr>
        <w:fldChar w:fldCharType="end"/>
      </w:r>
      <w:r w:rsidR="00A24B82">
        <w:rPr>
          <w:lang w:val="es-ES"/>
        </w:rPr>
        <w:t>. El modelo del TAM es</w:t>
      </w:r>
      <w:r w:rsidR="007948C0">
        <w:rPr>
          <w:lang w:val="es-ES"/>
        </w:rPr>
        <w:t>tá basado</w:t>
      </w:r>
      <w:r w:rsidR="00A24B82">
        <w:rPr>
          <w:lang w:val="es-ES"/>
        </w:rPr>
        <w:t xml:space="preserve"> en el modelo </w:t>
      </w:r>
      <w:proofErr w:type="spellStart"/>
      <w:r w:rsidR="007948C0">
        <w:rPr>
          <w:lang w:val="es-ES"/>
        </w:rPr>
        <w:t>Theory</w:t>
      </w:r>
      <w:proofErr w:type="spellEnd"/>
      <w:r w:rsidR="007948C0">
        <w:rPr>
          <w:lang w:val="es-ES"/>
        </w:rPr>
        <w:t xml:space="preserve"> of </w:t>
      </w:r>
      <w:proofErr w:type="spellStart"/>
      <w:r w:rsidR="007948C0">
        <w:rPr>
          <w:lang w:val="es-ES"/>
        </w:rPr>
        <w:t>Reasoned</w:t>
      </w:r>
      <w:proofErr w:type="spellEnd"/>
      <w:r w:rsidR="007948C0">
        <w:rPr>
          <w:lang w:val="es-ES"/>
        </w:rPr>
        <w:t xml:space="preserve"> </w:t>
      </w:r>
      <w:proofErr w:type="spellStart"/>
      <w:r w:rsidR="007948C0">
        <w:rPr>
          <w:lang w:val="es-ES"/>
        </w:rPr>
        <w:t>Action</w:t>
      </w:r>
      <w:proofErr w:type="spellEnd"/>
      <w:r w:rsidR="007948C0">
        <w:rPr>
          <w:lang w:val="es-ES"/>
        </w:rPr>
        <w:t xml:space="preserve">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37EB9E64" w14:textId="77777777" w:rsidR="000E647E" w:rsidRDefault="000E647E" w:rsidP="005F0C3A">
      <w:pPr>
        <w:jc w:val="both"/>
        <w:rPr>
          <w:lang w:val="es-ES"/>
        </w:rPr>
      </w:pPr>
    </w:p>
    <w:p w14:paraId="65282862" w14:textId="77777777" w:rsidR="003E2F99" w:rsidRDefault="00F42B15" w:rsidP="005F0C3A">
      <w:pPr>
        <w:jc w:val="both"/>
        <w:rPr>
          <w:lang w:val="es-ES"/>
        </w:rPr>
      </w:pPr>
      <w:r>
        <w:rPr>
          <w:lang w:val="es-ES"/>
        </w:rPr>
        <w:t>Este modelo d</w:t>
      </w:r>
      <w:r w:rsidR="003E2F99">
        <w:rPr>
          <w:lang w:val="es-ES"/>
        </w:rPr>
        <w:t>escribe la usabilidad percibida (</w:t>
      </w:r>
      <w:proofErr w:type="spellStart"/>
      <w:r w:rsidR="003E2F99">
        <w:rPr>
          <w:lang w:val="es-ES"/>
        </w:rPr>
        <w:t>perceived</w:t>
      </w:r>
      <w:proofErr w:type="spellEnd"/>
      <w:r w:rsidR="003E2F99">
        <w:rPr>
          <w:lang w:val="es-ES"/>
        </w:rPr>
        <w:t xml:space="preserve"> </w:t>
      </w:r>
      <w:proofErr w:type="spellStart"/>
      <w:r w:rsidR="003E2F99">
        <w:rPr>
          <w:lang w:val="es-ES"/>
        </w:rPr>
        <w:t>uselfuness</w:t>
      </w:r>
      <w:proofErr w:type="spellEnd"/>
      <w:r w:rsidR="003E2F99">
        <w:rPr>
          <w:lang w:val="es-ES"/>
        </w:rPr>
        <w:t xml:space="preserve">,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y la facilidad de uso (</w:t>
      </w:r>
      <w:proofErr w:type="spellStart"/>
      <w:r w:rsidR="003E2F99">
        <w:rPr>
          <w:lang w:val="es-ES"/>
        </w:rPr>
        <w:t>perceived</w:t>
      </w:r>
      <w:proofErr w:type="spellEnd"/>
      <w:r w:rsidR="003E2F99">
        <w:rPr>
          <w:lang w:val="es-ES"/>
        </w:rPr>
        <w:t xml:space="preserve"> </w:t>
      </w:r>
      <w:proofErr w:type="spellStart"/>
      <w:r w:rsidR="003E2F99">
        <w:rPr>
          <w:lang w:val="es-ES"/>
        </w:rPr>
        <w:t>ease</w:t>
      </w:r>
      <w:proofErr w:type="spellEnd"/>
      <w:r w:rsidR="003E2F99">
        <w:rPr>
          <w:lang w:val="es-ES"/>
        </w:rPr>
        <w:t xml:space="preserve"> of use, </w:t>
      </w:r>
      <w:r w:rsidR="004718FD">
        <w:rPr>
          <w:lang w:val="es-ES"/>
        </w:rPr>
        <w:t>P</w:t>
      </w:r>
      <w:r w:rsidR="003E2F99">
        <w:rPr>
          <w:lang w:val="es-ES"/>
        </w:rPr>
        <w:t xml:space="preserve">EOU) se refiere al grado en el cual un posible usuario espera que el sistema sea de fácil entendimiento. </w:t>
      </w:r>
    </w:p>
    <w:p w14:paraId="50A2316F" w14:textId="77777777" w:rsidR="000E647E" w:rsidRDefault="000E647E" w:rsidP="005F0C3A">
      <w:pPr>
        <w:jc w:val="both"/>
        <w:rPr>
          <w:lang w:val="es-ES"/>
        </w:rPr>
      </w:pPr>
    </w:p>
    <w:p w14:paraId="794F567F" w14:textId="7EB5319C" w:rsidR="00F42B15" w:rsidRDefault="000E647E" w:rsidP="005F0C3A">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w:t>
      </w:r>
      <w:proofErr w:type="spellStart"/>
      <w:r w:rsidR="003E2F99">
        <w:rPr>
          <w:lang w:val="es-ES"/>
        </w:rPr>
        <w:t>Behavior</w:t>
      </w:r>
      <w:r w:rsidR="005F3D6D">
        <w:rPr>
          <w:lang w:val="es-ES"/>
        </w:rPr>
        <w:t>al</w:t>
      </w:r>
      <w:proofErr w:type="spellEnd"/>
      <w:r w:rsidR="005F3D6D">
        <w:rPr>
          <w:lang w:val="es-ES"/>
        </w:rPr>
        <w:t xml:space="preserve"> </w:t>
      </w:r>
      <w:proofErr w:type="spellStart"/>
      <w:r w:rsidR="005F3D6D">
        <w:rPr>
          <w:lang w:val="es-ES"/>
        </w:rPr>
        <w:t>Intention</w:t>
      </w:r>
      <w:proofErr w:type="spellEnd"/>
      <w:r w:rsidR="005F3D6D">
        <w:rPr>
          <w:lang w:val="es-ES"/>
        </w:rPr>
        <w:t xml:space="preserve">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B43145">
        <w:rPr>
          <w:lang w:val="es-ES"/>
        </w:rPr>
        <w:fldChar w:fldCharType="begin" w:fldLock="1"/>
      </w:r>
      <w:r w:rsidR="00054688">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2)", "plainTextFormattedCitation" : "(22)", "previouslyFormattedCitation" : "(21)" }, "properties" : { "noteIndex" : 0 }, "schema" : "https://github.com/citation-style-language/schema/raw/master/csl-citation.json" }</w:instrText>
      </w:r>
      <w:r w:rsidR="00B43145">
        <w:rPr>
          <w:lang w:val="es-ES"/>
        </w:rPr>
        <w:fldChar w:fldCharType="separate"/>
      </w:r>
      <w:r w:rsidR="00054688" w:rsidRPr="00054688">
        <w:rPr>
          <w:noProof/>
          <w:lang w:val="es-ES"/>
        </w:rPr>
        <w:t>(22)</w:t>
      </w:r>
      <w:r w:rsidR="00B43145">
        <w:rPr>
          <w:lang w:val="es-ES"/>
        </w:rPr>
        <w:fldChar w:fldCharType="end"/>
      </w:r>
      <w:r w:rsidR="005F3D6D">
        <w:rPr>
          <w:lang w:val="es-ES"/>
        </w:rPr>
        <w:t>:</w:t>
      </w:r>
    </w:p>
    <w:p w14:paraId="73B64AE8" w14:textId="77777777" w:rsidR="005F3D6D" w:rsidRDefault="005F3D6D" w:rsidP="005F0C3A">
      <w:pPr>
        <w:jc w:val="both"/>
        <w:rPr>
          <w:lang w:val="es-ES"/>
        </w:rPr>
      </w:pPr>
      <w:r>
        <w:rPr>
          <w:lang w:val="es-ES"/>
        </w:rPr>
        <w:tab/>
      </w:r>
      <w:r>
        <w:rPr>
          <w:lang w:val="es-ES"/>
        </w:rPr>
        <w:tab/>
      </w:r>
      <w:r>
        <w:rPr>
          <w:lang w:val="es-ES"/>
        </w:rPr>
        <w:tab/>
      </w:r>
      <w:r>
        <w:rPr>
          <w:lang w:val="es-ES"/>
        </w:rPr>
        <w:tab/>
      </w:r>
    </w:p>
    <w:p w14:paraId="3364A164" w14:textId="77777777" w:rsidR="005F3D6D" w:rsidRDefault="005F3D6D" w:rsidP="005F0C3A">
      <w:pPr>
        <w:jc w:val="both"/>
        <w:rPr>
          <w:lang w:val="es-ES"/>
        </w:rPr>
      </w:pPr>
      <w:r>
        <w:rPr>
          <w:lang w:val="es-ES"/>
        </w:rPr>
        <w:tab/>
      </w:r>
      <w:r>
        <w:rPr>
          <w:lang w:val="es-ES"/>
        </w:rPr>
        <w:tab/>
      </w:r>
      <w:r>
        <w:rPr>
          <w:lang w:val="es-ES"/>
        </w:rPr>
        <w:tab/>
      </w:r>
      <w:r>
        <w:rPr>
          <w:lang w:val="es-ES"/>
        </w:rPr>
        <w:tab/>
      </w:r>
      <w:r>
        <w:rPr>
          <w:lang w:val="es-ES"/>
        </w:rPr>
        <w:tab/>
        <w:t>BI = A + U</w:t>
      </w:r>
    </w:p>
    <w:p w14:paraId="36903D97" w14:textId="77777777" w:rsidR="007260F3" w:rsidRDefault="007260F3" w:rsidP="005F0C3A">
      <w:pPr>
        <w:jc w:val="both"/>
        <w:rPr>
          <w:lang w:val="es-ES"/>
        </w:rPr>
      </w:pPr>
    </w:p>
    <w:p w14:paraId="56978F8A" w14:textId="77777777" w:rsidR="007260F3" w:rsidRDefault="007260F3" w:rsidP="005F0C3A">
      <w:pPr>
        <w:jc w:val="both"/>
        <w:rPr>
          <w:lang w:val="es-ES"/>
        </w:rPr>
      </w:pPr>
      <w:r>
        <w:rPr>
          <w:noProof/>
          <w:lang w:eastAsia="es-ES_tradnl"/>
        </w:rPr>
        <w:drawing>
          <wp:inline distT="0" distB="0" distL="0" distR="0" wp14:anchorId="13E72499" wp14:editId="2573CCD0">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3">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0F6A7821" w14:textId="77777777" w:rsidR="007260F3" w:rsidRDefault="007260F3" w:rsidP="005F0C3A">
      <w:pPr>
        <w:jc w:val="both"/>
        <w:rPr>
          <w:lang w:val="es-ES"/>
        </w:rPr>
      </w:pPr>
    </w:p>
    <w:p w14:paraId="028F390C" w14:textId="12245402" w:rsidR="00C12E49" w:rsidRDefault="000E647E" w:rsidP="005F0C3A">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B43145">
        <w:rPr>
          <w:lang w:val="es-ES"/>
        </w:rPr>
        <w:fldChar w:fldCharType="begin" w:fldLock="1"/>
      </w:r>
      <w:r w:rsidR="00054688">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3)", "plainTextFormattedCitation" : "(23)", "previouslyFormattedCitation" : "(22)" }, "properties" : { "noteIndex" : 0 }, "schema" : "https://github.com/citation-style-language/schema/raw/master/csl-citation.json" }</w:instrText>
      </w:r>
      <w:r w:rsidR="00B43145">
        <w:rPr>
          <w:lang w:val="es-ES"/>
        </w:rPr>
        <w:fldChar w:fldCharType="separate"/>
      </w:r>
      <w:r w:rsidR="00054688" w:rsidRPr="00054688">
        <w:rPr>
          <w:noProof/>
          <w:lang w:val="es-ES"/>
        </w:rPr>
        <w:t>(23)</w:t>
      </w:r>
      <w:r w:rsidR="00B43145">
        <w:rPr>
          <w:lang w:val="es-ES"/>
        </w:rPr>
        <w:fldChar w:fldCharType="end"/>
      </w:r>
      <w:r w:rsidR="006812E4">
        <w:rPr>
          <w:lang w:val="es-ES"/>
        </w:rPr>
        <w:t>.</w:t>
      </w:r>
    </w:p>
    <w:p w14:paraId="4B8C3788" w14:textId="77777777" w:rsidR="00C12E49" w:rsidRPr="002E002E" w:rsidRDefault="00C12E49" w:rsidP="005F0C3A">
      <w:pPr>
        <w:jc w:val="both"/>
        <w:rPr>
          <w:lang w:val="es-ES"/>
        </w:rPr>
      </w:pPr>
    </w:p>
    <w:p w14:paraId="5D3B42C2" w14:textId="77777777" w:rsidR="00302092" w:rsidRPr="00446CFD" w:rsidRDefault="00302092" w:rsidP="005F0C3A">
      <w:pPr>
        <w:pStyle w:val="Prrafodelista"/>
        <w:numPr>
          <w:ilvl w:val="0"/>
          <w:numId w:val="1"/>
        </w:numPr>
        <w:jc w:val="both"/>
        <w:rPr>
          <w:lang w:val="es-ES"/>
        </w:rPr>
      </w:pPr>
      <w:r w:rsidRPr="00446CFD">
        <w:rPr>
          <w:lang w:val="es-ES"/>
        </w:rPr>
        <w:t>Objetivos</w:t>
      </w:r>
    </w:p>
    <w:p w14:paraId="457D01F7" w14:textId="77777777" w:rsidR="00E115B6" w:rsidRPr="00446CFD" w:rsidRDefault="00E115B6" w:rsidP="005F0C3A">
      <w:pPr>
        <w:jc w:val="both"/>
        <w:rPr>
          <w:lang w:val="es-ES"/>
        </w:rPr>
      </w:pPr>
    </w:p>
    <w:p w14:paraId="67C13360" w14:textId="77777777" w:rsidR="00302092" w:rsidRPr="005428AC" w:rsidRDefault="00302092" w:rsidP="005F0C3A">
      <w:pPr>
        <w:pStyle w:val="Prrafodelista"/>
        <w:numPr>
          <w:ilvl w:val="1"/>
          <w:numId w:val="1"/>
        </w:numPr>
        <w:jc w:val="both"/>
        <w:rPr>
          <w:lang w:val="es-ES"/>
        </w:rPr>
      </w:pPr>
      <w:r w:rsidRPr="005428AC">
        <w:rPr>
          <w:lang w:val="es-ES"/>
        </w:rPr>
        <w:t>Objetivo General</w:t>
      </w:r>
    </w:p>
    <w:p w14:paraId="79DCD11F" w14:textId="77777777" w:rsidR="00A21FE7" w:rsidRPr="005428AC" w:rsidRDefault="00A21FE7" w:rsidP="005F0C3A">
      <w:pPr>
        <w:jc w:val="both"/>
        <w:rPr>
          <w:lang w:val="es-ES"/>
        </w:rPr>
      </w:pPr>
    </w:p>
    <w:p w14:paraId="274F9E01" w14:textId="77777777" w:rsidR="005A3805" w:rsidRPr="00E52F35" w:rsidRDefault="00003481" w:rsidP="005F0C3A">
      <w:pPr>
        <w:jc w:val="both"/>
      </w:pPr>
      <w:r w:rsidRPr="00E52F35">
        <w:rPr>
          <w:lang w:val="es-ES"/>
        </w:rPr>
        <w:t xml:space="preserve">Proponer un diseño centrado en el usuario siguiendo los lineamientos de interfaz y experiencia de usuario para un sistema de gestión de reclamos presentados por </w:t>
      </w:r>
      <w:r w:rsidRPr="00E52F35">
        <w:rPr>
          <w:lang w:val="es-ES"/>
        </w:rPr>
        <w:lastRenderedPageBreak/>
        <w:t>pacientes y derechohabientes a las diferentes IPRESS que sea accesible por diversas entidades fiscalizadoras.</w:t>
      </w:r>
    </w:p>
    <w:p w14:paraId="346D5D10" w14:textId="77777777" w:rsidR="005428AC" w:rsidRPr="0007004D" w:rsidRDefault="005428AC" w:rsidP="005F0C3A">
      <w:pPr>
        <w:jc w:val="both"/>
        <w:rPr>
          <w:highlight w:val="yellow"/>
          <w:lang w:val="es-ES"/>
        </w:rPr>
      </w:pPr>
    </w:p>
    <w:p w14:paraId="6297FA57" w14:textId="77777777" w:rsidR="00302092" w:rsidRPr="00F66265" w:rsidRDefault="00302092" w:rsidP="005F0C3A">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7B6BB90A" w14:textId="77777777" w:rsidR="00A21FE7" w:rsidRPr="00F66265" w:rsidRDefault="00A21FE7" w:rsidP="005F0C3A">
      <w:pPr>
        <w:jc w:val="both"/>
        <w:rPr>
          <w:lang w:val="es-ES"/>
        </w:rPr>
      </w:pPr>
    </w:p>
    <w:p w14:paraId="6EA6A1E0" w14:textId="77777777" w:rsidR="005428AC" w:rsidRDefault="005428AC" w:rsidP="005F0C3A">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14:paraId="099D0849" w14:textId="77777777" w:rsidR="00020F22" w:rsidRPr="00F66265" w:rsidRDefault="00020F22" w:rsidP="005F0C3A">
      <w:pPr>
        <w:pStyle w:val="Prrafodelista"/>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w:t>
      </w:r>
      <w:del w:id="89" w:author="Cesar Carcamo" w:date="2017-05-10T09:45:00Z">
        <w:r w:rsidDel="00574742">
          <w:rPr>
            <w:lang w:val="es-ES"/>
          </w:rPr>
          <w:delText>mente</w:delText>
        </w:r>
      </w:del>
      <w:r>
        <w:rPr>
          <w:lang w:val="es-ES"/>
        </w:rPr>
        <w:t>.</w:t>
      </w:r>
    </w:p>
    <w:p w14:paraId="6853A060" w14:textId="77777777" w:rsidR="00B43145" w:rsidRPr="00702EBE" w:rsidRDefault="00116E08" w:rsidP="005F0C3A">
      <w:pPr>
        <w:pStyle w:val="Prrafodelista"/>
        <w:numPr>
          <w:ilvl w:val="0"/>
          <w:numId w:val="6"/>
        </w:numPr>
        <w:jc w:val="both"/>
      </w:pPr>
      <w:del w:id="90" w:author="Cesar Carcamo" w:date="2017-05-10T09:46:00Z">
        <w:r w:rsidRPr="00702EBE" w:rsidDel="00574742">
          <w:rPr>
            <w:lang w:val="es-ES"/>
          </w:rPr>
          <w:delText>Evalua</w:delText>
        </w:r>
      </w:del>
      <w:proofErr w:type="spellStart"/>
      <w:ins w:id="91" w:author="Cesar Carcamo" w:date="2017-05-10T09:46:00Z">
        <w:r w:rsidR="00574742">
          <w:rPr>
            <w:lang w:val="es-ES"/>
          </w:rPr>
          <w:t>Compararar</w:t>
        </w:r>
      </w:ins>
      <w:proofErr w:type="spellEnd"/>
      <w:del w:id="92" w:author="Cesar Carcamo" w:date="2017-05-10T09:46:00Z">
        <w:r w:rsidRPr="00702EBE" w:rsidDel="00574742">
          <w:rPr>
            <w:lang w:val="es-ES"/>
          </w:rPr>
          <w:delText>ción</w:delText>
        </w:r>
      </w:del>
      <w:r w:rsidRPr="00702EBE">
        <w:rPr>
          <w:lang w:val="es-ES"/>
        </w:rPr>
        <w:t xml:space="preserve"> </w:t>
      </w:r>
      <w:del w:id="93" w:author="Cesar Carcamo" w:date="2017-05-10T09:46:00Z">
        <w:r w:rsidRPr="00702EBE" w:rsidDel="00574742">
          <w:rPr>
            <w:lang w:val="es-ES"/>
          </w:rPr>
          <w:delText>d</w:delText>
        </w:r>
      </w:del>
      <w:r w:rsidRPr="00702EBE">
        <w:rPr>
          <w:lang w:val="es-ES"/>
        </w:rPr>
        <w:t xml:space="preserve">el sistema propuesto </w:t>
      </w:r>
      <w:del w:id="94" w:author="Cesar Carcamo" w:date="2017-05-10T09:46:00Z">
        <w:r w:rsidRPr="00702EBE" w:rsidDel="00574742">
          <w:rPr>
            <w:lang w:val="es-ES"/>
          </w:rPr>
          <w:delText xml:space="preserve">vs </w:delText>
        </w:r>
      </w:del>
      <w:ins w:id="95" w:author="Cesar Carcamo" w:date="2017-05-10T09:46:00Z">
        <w:r w:rsidR="00574742">
          <w:rPr>
            <w:lang w:val="es-ES"/>
          </w:rPr>
          <w:t>con el</w:t>
        </w:r>
        <w:r w:rsidR="00574742" w:rsidRPr="00702EBE">
          <w:rPr>
            <w:lang w:val="es-ES"/>
          </w:rPr>
          <w:t xml:space="preserve"> </w:t>
        </w:r>
      </w:ins>
      <w:del w:id="96" w:author="Cesar Carcamo" w:date="2017-05-10T09:46:00Z">
        <w:r w:rsidRPr="00702EBE" w:rsidDel="00574742">
          <w:rPr>
            <w:lang w:val="es-ES"/>
          </w:rPr>
          <w:delText>S</w:delText>
        </w:r>
      </w:del>
      <w:ins w:id="97" w:author="Cesar Carcamo" w:date="2017-05-10T09:46:00Z">
        <w:r w:rsidR="00574742">
          <w:rPr>
            <w:lang w:val="es-ES"/>
          </w:rPr>
          <w:t>s</w:t>
        </w:r>
      </w:ins>
      <w:r w:rsidRPr="00702EBE">
        <w:rPr>
          <w:lang w:val="es-ES"/>
        </w:rPr>
        <w:t>istema actual de SUSALUD</w:t>
      </w:r>
      <w:r w:rsidR="00020F22">
        <w:rPr>
          <w:lang w:val="es-ES"/>
        </w:rPr>
        <w:t xml:space="preserve"> utilizando los indicadores señalados por SUSALUD</w:t>
      </w:r>
      <w:r w:rsidR="00702EBE">
        <w:rPr>
          <w:lang w:val="es-ES"/>
        </w:rPr>
        <w:t>.</w:t>
      </w:r>
    </w:p>
    <w:p w14:paraId="6B3C6421" w14:textId="77777777" w:rsidR="003B2807" w:rsidRDefault="003B2807" w:rsidP="005F0C3A">
      <w:pPr>
        <w:jc w:val="both"/>
        <w:rPr>
          <w:lang w:val="es-ES"/>
        </w:rPr>
      </w:pPr>
    </w:p>
    <w:p w14:paraId="06DA3D5A" w14:textId="77777777" w:rsidR="004B39A8" w:rsidRPr="00446CFD" w:rsidRDefault="003B2807" w:rsidP="005F0C3A">
      <w:pPr>
        <w:pStyle w:val="Prrafodelista"/>
        <w:numPr>
          <w:ilvl w:val="0"/>
          <w:numId w:val="1"/>
        </w:numPr>
        <w:jc w:val="both"/>
        <w:rPr>
          <w:lang w:val="es-ES"/>
        </w:rPr>
      </w:pPr>
      <w:r w:rsidRPr="00446CFD">
        <w:rPr>
          <w:lang w:val="es-ES"/>
        </w:rPr>
        <w:t>Métodos</w:t>
      </w:r>
    </w:p>
    <w:p w14:paraId="7D7066CE" w14:textId="77777777" w:rsidR="00B94B65" w:rsidRPr="00446CFD" w:rsidRDefault="00B94B65" w:rsidP="005F0C3A">
      <w:pPr>
        <w:pStyle w:val="Prrafodelista"/>
        <w:ind w:left="360"/>
        <w:jc w:val="both"/>
        <w:rPr>
          <w:lang w:val="es-ES"/>
        </w:rPr>
      </w:pPr>
    </w:p>
    <w:p w14:paraId="5C24E71E" w14:textId="77777777" w:rsidR="008F5DB0" w:rsidRPr="00F13E49" w:rsidRDefault="00695A1E" w:rsidP="005F0C3A">
      <w:pPr>
        <w:pStyle w:val="Prrafodelista"/>
        <w:numPr>
          <w:ilvl w:val="1"/>
          <w:numId w:val="1"/>
        </w:numPr>
        <w:jc w:val="both"/>
        <w:rPr>
          <w:lang w:val="es-ES"/>
        </w:rPr>
      </w:pPr>
      <w:r w:rsidRPr="00F13E49">
        <w:rPr>
          <w:lang w:val="es-ES"/>
        </w:rPr>
        <w:t>Diseño del estudio</w:t>
      </w:r>
    </w:p>
    <w:p w14:paraId="0EC35486" w14:textId="77777777" w:rsidR="004510EA" w:rsidRDefault="004510EA" w:rsidP="005F0C3A">
      <w:pPr>
        <w:jc w:val="both"/>
        <w:rPr>
          <w:lang w:val="es-ES"/>
        </w:rPr>
      </w:pPr>
    </w:p>
    <w:p w14:paraId="768E5E5C" w14:textId="77777777" w:rsidR="004510EA" w:rsidRPr="004510EA" w:rsidRDefault="00866F6B" w:rsidP="005F0C3A">
      <w:pPr>
        <w:jc w:val="both"/>
        <w:rPr>
          <w:lang w:val="es-ES"/>
        </w:rPr>
      </w:pPr>
      <w:r>
        <w:rPr>
          <w:lang w:val="es-ES"/>
        </w:rPr>
        <w:t xml:space="preserve">Este es un estudio de usabilidad, donde se evaluará el producto tecnológico planteado mediante pruebas </w:t>
      </w:r>
      <w:ins w:id="98" w:author="Cesar Carcamo" w:date="2017-05-10T09:50:00Z">
        <w:r w:rsidR="00013BCA">
          <w:rPr>
            <w:lang w:val="es-ES"/>
          </w:rPr>
          <w:t>dirigidas a</w:t>
        </w:r>
      </w:ins>
      <w:del w:id="99" w:author="Cesar Carcamo" w:date="2017-05-10T09:50:00Z">
        <w:r w:rsidDel="00013BCA">
          <w:rPr>
            <w:lang w:val="es-ES"/>
          </w:rPr>
          <w:delText>con</w:delText>
        </w:r>
      </w:del>
      <w:r>
        <w:rPr>
          <w:lang w:val="es-ES"/>
        </w:rPr>
        <w:t xml:space="preserve"> los propios usuarios del sistema</w:t>
      </w:r>
      <w:ins w:id="100" w:author="Cesar Carcamo" w:date="2017-05-10T09:50:00Z">
        <w:r w:rsidR="00013BCA">
          <w:rPr>
            <w:lang w:val="es-ES"/>
          </w:rPr>
          <w:t>,</w:t>
        </w:r>
      </w:ins>
      <w:r>
        <w:rPr>
          <w:lang w:val="es-ES"/>
        </w:rPr>
        <w:t xml:space="preserve"> midiendo la capacidad del sistema </w:t>
      </w:r>
      <w:del w:id="101" w:author="Cesar Carcamo" w:date="2017-05-10T09:50:00Z">
        <w:r w:rsidDel="00013BCA">
          <w:rPr>
            <w:lang w:val="es-ES"/>
          </w:rPr>
          <w:delText>en</w:delText>
        </w:r>
      </w:del>
      <w:ins w:id="102" w:author="Cesar Carcamo" w:date="2017-05-10T09:50:00Z">
        <w:r w:rsidR="00013BCA">
          <w:rPr>
            <w:lang w:val="es-ES"/>
          </w:rPr>
          <w:t>de</w:t>
        </w:r>
      </w:ins>
      <w:r>
        <w:rPr>
          <w:lang w:val="es-ES"/>
        </w:rPr>
        <w:t xml:space="preserve"> cumplir el objetivo </w:t>
      </w:r>
      <w:del w:id="103" w:author="Cesar Carcamo" w:date="2017-05-10T09:50:00Z">
        <w:r w:rsidDel="00013BCA">
          <w:rPr>
            <w:lang w:val="es-ES"/>
          </w:rPr>
          <w:delText xml:space="preserve">por </w:delText>
        </w:r>
      </w:del>
      <w:ins w:id="104" w:author="Cesar Carcamo" w:date="2017-05-10T09:50:00Z">
        <w:r w:rsidR="00013BCA">
          <w:rPr>
            <w:lang w:val="es-ES"/>
          </w:rPr>
          <w:t xml:space="preserve">para </w:t>
        </w:r>
      </w:ins>
      <w:r>
        <w:rPr>
          <w:lang w:val="es-ES"/>
        </w:rPr>
        <w:t xml:space="preserve">el cual fue diseñado. </w:t>
      </w:r>
    </w:p>
    <w:p w14:paraId="4EC6ECC7" w14:textId="77777777" w:rsidR="008F5DB0" w:rsidRPr="00446CFD" w:rsidRDefault="008F5DB0" w:rsidP="005F0C3A">
      <w:pPr>
        <w:jc w:val="both"/>
        <w:rPr>
          <w:lang w:val="es-ES"/>
        </w:rPr>
      </w:pPr>
    </w:p>
    <w:p w14:paraId="407663C9" w14:textId="77777777" w:rsidR="00B61FCF" w:rsidRPr="00F13E49" w:rsidRDefault="00B61FCF" w:rsidP="005F0C3A">
      <w:pPr>
        <w:pStyle w:val="Prrafodelista"/>
        <w:numPr>
          <w:ilvl w:val="1"/>
          <w:numId w:val="1"/>
        </w:numPr>
        <w:jc w:val="both"/>
        <w:rPr>
          <w:lang w:val="es-ES"/>
        </w:rPr>
      </w:pPr>
      <w:r w:rsidRPr="00F13E49">
        <w:rPr>
          <w:lang w:val="es-ES"/>
        </w:rPr>
        <w:t>Sistema de Información planteado</w:t>
      </w:r>
    </w:p>
    <w:p w14:paraId="18DEF987" w14:textId="77777777" w:rsidR="00417CC1" w:rsidRPr="00417CC1" w:rsidRDefault="00417CC1" w:rsidP="005F0C3A">
      <w:pPr>
        <w:jc w:val="both"/>
        <w:rPr>
          <w:lang w:val="es-ES"/>
        </w:rPr>
      </w:pPr>
    </w:p>
    <w:p w14:paraId="3D176BE9" w14:textId="77777777" w:rsidR="00E4436E" w:rsidRDefault="00417CC1" w:rsidP="005F0C3A">
      <w:pPr>
        <w:jc w:val="both"/>
        <w:rPr>
          <w:lang w:val="es-ES"/>
        </w:rPr>
      </w:pPr>
      <w:r>
        <w:rPr>
          <w:lang w:val="es-ES"/>
        </w:rPr>
        <w:t xml:space="preserve">Esta tesis plantea el uso de un sistema de información web centralizado que será propiedad de SUSALUD, el cual se manejaría por </w:t>
      </w:r>
      <w:del w:id="105" w:author="Cesar Carcamo" w:date="2017-05-10T09:50:00Z">
        <w:r w:rsidDel="00013BCA">
          <w:rPr>
            <w:lang w:val="es-ES"/>
          </w:rPr>
          <w:delText>i</w:delText>
        </w:r>
      </w:del>
      <w:ins w:id="106" w:author="Cesar Carcamo" w:date="2017-05-10T09:50:00Z">
        <w:r w:rsidR="00013BCA">
          <w:rPr>
            <w:lang w:val="es-ES"/>
          </w:rPr>
          <w:t>I</w:t>
        </w:r>
      </w:ins>
      <w:r>
        <w:rPr>
          <w:lang w:val="es-ES"/>
        </w:rPr>
        <w:t xml:space="preserve">nternet y no implicaría mayor coste para las IPRESS en infraestructura </w:t>
      </w:r>
      <w:r w:rsidR="00AD7C1E">
        <w:rPr>
          <w:lang w:val="es-ES"/>
        </w:rPr>
        <w:t>tecnológica</w:t>
      </w:r>
      <w:r>
        <w:rPr>
          <w:lang w:val="es-ES"/>
        </w:rPr>
        <w:t xml:space="preserve">. </w:t>
      </w:r>
      <w:del w:id="107" w:author="Cesar Carcamo" w:date="2017-05-10T09:53:00Z">
        <w:r w:rsidR="00AD7C1E" w:rsidDel="00D60D09">
          <w:rPr>
            <w:lang w:val="es-ES"/>
          </w:rPr>
          <w:delText>Con e</w:delText>
        </w:r>
      </w:del>
      <w:ins w:id="108" w:author="Cesar Carcamo" w:date="2017-05-10T09:53:00Z">
        <w:r w:rsidR="00D60D09">
          <w:rPr>
            <w:lang w:val="es-ES"/>
          </w:rPr>
          <w:t>E</w:t>
        </w:r>
      </w:ins>
      <w:r w:rsidR="00AD7C1E">
        <w:rPr>
          <w:lang w:val="es-ES"/>
        </w:rPr>
        <w:t>ste sistema web, podría</w:t>
      </w:r>
      <w:ins w:id="109" w:author="Cesar Carcamo" w:date="2017-05-10T09:54:00Z">
        <w:r w:rsidR="00D60D09">
          <w:rPr>
            <w:lang w:val="es-ES"/>
          </w:rPr>
          <w:t xml:space="preserve"> ser accedido por todos los actores en el proceso de reclamo, desde  </w:t>
        </w:r>
      </w:ins>
      <w:ins w:id="110" w:author="Cesar Carcamo" w:date="2017-05-10T09:55:00Z">
        <w:r w:rsidR="00D60D09">
          <w:rPr>
            <w:lang w:val="es-ES"/>
          </w:rPr>
          <w:t>asegurados</w:t>
        </w:r>
      </w:ins>
      <w:del w:id="111" w:author="Cesar Carcamo" w:date="2017-05-10T09:54:00Z">
        <w:r w:rsidR="00AD7C1E" w:rsidDel="00D60D09">
          <w:rPr>
            <w:lang w:val="es-ES"/>
          </w:rPr>
          <w:delText xml:space="preserve">n </w:delText>
        </w:r>
      </w:del>
      <w:ins w:id="112" w:author="Cesar Carcamo" w:date="2017-05-10T09:54:00Z">
        <w:r w:rsidR="00D60D09">
          <w:rPr>
            <w:lang w:val="es-ES"/>
          </w:rPr>
          <w:t xml:space="preserve"> </w:t>
        </w:r>
      </w:ins>
      <w:ins w:id="113" w:author="Cesar Carcamo" w:date="2017-05-10T09:55:00Z">
        <w:r w:rsidR="00D60D09">
          <w:rPr>
            <w:lang w:val="es-ES"/>
          </w:rPr>
          <w:t xml:space="preserve">en </w:t>
        </w:r>
      </w:ins>
      <w:ins w:id="114" w:author="Cesar Carcamo" w:date="2017-05-10T09:54:00Z">
        <w:r w:rsidR="00D60D09">
          <w:rPr>
            <w:lang w:val="es-ES"/>
          </w:rPr>
          <w:t xml:space="preserve">lugares remotos, </w:t>
        </w:r>
      </w:ins>
      <w:del w:id="115" w:author="Cesar Carcamo" w:date="2017-05-10T09:55:00Z">
        <w:r w:rsidR="00AD7C1E" w:rsidDel="00D60D09">
          <w:rPr>
            <w:lang w:val="es-ES"/>
          </w:rPr>
          <w:delText xml:space="preserve">ingresar desde asegurados </w:delText>
        </w:r>
      </w:del>
      <w:r w:rsidR="00AD7C1E">
        <w:rPr>
          <w:lang w:val="es-ES"/>
        </w:rPr>
        <w:t>hasta SUSALUD como entidad fiscalizadora. Las acciones que podría</w:t>
      </w:r>
      <w:del w:id="116" w:author="Cesar Carcamo" w:date="2017-05-10T09:55:00Z">
        <w:r w:rsidR="00AD7C1E" w:rsidDel="00260235">
          <w:rPr>
            <w:lang w:val="es-ES"/>
          </w:rPr>
          <w:delText>n</w:delText>
        </w:r>
      </w:del>
      <w:r w:rsidR="00AD7C1E">
        <w:rPr>
          <w:lang w:val="es-ES"/>
        </w:rPr>
        <w:t xml:space="preserve"> realizar cada tipo de usuario se detallan a continuación:</w:t>
      </w:r>
    </w:p>
    <w:p w14:paraId="4693A881" w14:textId="77777777" w:rsidR="00AD7C1E" w:rsidRDefault="00AD7C1E" w:rsidP="005F0C3A">
      <w:pPr>
        <w:jc w:val="both"/>
        <w:rPr>
          <w:lang w:val="es-ES"/>
        </w:rPr>
      </w:pPr>
    </w:p>
    <w:p w14:paraId="29B4350E" w14:textId="77777777" w:rsidR="00AD7C1E" w:rsidRDefault="00AB6714" w:rsidP="005F0C3A">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01642BE9" w14:textId="77777777" w:rsidR="00AB6714" w:rsidRDefault="00AB6714" w:rsidP="005F0C3A">
      <w:pPr>
        <w:pStyle w:val="Prrafodelista"/>
        <w:numPr>
          <w:ilvl w:val="0"/>
          <w:numId w:val="23"/>
        </w:numPr>
        <w:jc w:val="both"/>
        <w:rPr>
          <w:lang w:val="es-ES"/>
        </w:rPr>
      </w:pPr>
      <w:r>
        <w:rPr>
          <w:lang w:val="es-ES"/>
        </w:rPr>
        <w:t>Directores Generales de IPRESS espec</w:t>
      </w:r>
      <w:ins w:id="117" w:author="Cesar Carcamo" w:date="2017-05-10T09:56:00Z">
        <w:r w:rsidR="00260235">
          <w:rPr>
            <w:lang w:val="es-ES"/>
          </w:rPr>
          <w:t>í</w:t>
        </w:r>
      </w:ins>
      <w:del w:id="118" w:author="Cesar Carcamo" w:date="2017-05-10T09:56:00Z">
        <w:r w:rsidDel="00260235">
          <w:rPr>
            <w:lang w:val="es-ES"/>
          </w:rPr>
          <w:delText>i</w:delText>
        </w:r>
      </w:del>
      <w:r>
        <w:rPr>
          <w:lang w:val="es-ES"/>
        </w:rPr>
        <w:t xml:space="preserve">ficas: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AF54A9B" w14:textId="77777777" w:rsidR="00AB6714" w:rsidRDefault="00AB6714" w:rsidP="005F0C3A">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F3C08A8" w14:textId="77777777" w:rsidR="00AB6714" w:rsidRDefault="00AB6714" w:rsidP="005F0C3A">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ins w:id="119" w:author="Cesar Carcamo" w:date="2017-05-10T09:56:00Z">
        <w:r w:rsidR="00C5684C">
          <w:rPr>
            <w:lang w:val="es-ES"/>
          </w:rPr>
          <w:t>I</w:t>
        </w:r>
      </w:ins>
      <w:del w:id="120" w:author="Cesar Carcamo" w:date="2017-05-10T09:56:00Z">
        <w:r w:rsidR="0085192A" w:rsidDel="00C5684C">
          <w:rPr>
            <w:lang w:val="es-ES"/>
          </w:rPr>
          <w:delText>i</w:delText>
        </w:r>
      </w:del>
      <w:r w:rsidR="0085192A">
        <w:rPr>
          <w:lang w:val="es-ES"/>
        </w:rPr>
        <w:t>nternet, ver</w:t>
      </w:r>
      <w:r>
        <w:rPr>
          <w:lang w:val="es-ES"/>
        </w:rPr>
        <w:t xml:space="preserve"> el estado de sus reclamos.</w:t>
      </w:r>
    </w:p>
    <w:p w14:paraId="2D24ED13" w14:textId="77777777" w:rsidR="00FF4323" w:rsidRDefault="00FF4323" w:rsidP="00FF4323">
      <w:pPr>
        <w:jc w:val="both"/>
        <w:rPr>
          <w:lang w:val="es-ES"/>
        </w:rPr>
      </w:pPr>
    </w:p>
    <w:p w14:paraId="7CA7B5C9" w14:textId="77777777" w:rsidR="00FF4323" w:rsidRPr="00FF4323" w:rsidRDefault="00FF4323" w:rsidP="00FF4323">
      <w:pPr>
        <w:jc w:val="both"/>
        <w:rPr>
          <w:lang w:val="es-ES"/>
        </w:rPr>
      </w:pPr>
      <w:r>
        <w:rPr>
          <w:lang w:val="es-ES"/>
        </w:rPr>
        <w:t xml:space="preserve">En el sistema web planteado, los usuarios podrán realizar todas las acciones </w:t>
      </w:r>
      <w:ins w:id="121" w:author="Cesar Carcamo" w:date="2017-05-10T09:57:00Z">
        <w:r w:rsidR="00C5684C">
          <w:rPr>
            <w:lang w:val="es-ES"/>
          </w:rPr>
          <w:t xml:space="preserve">correspondientes a </w:t>
        </w:r>
      </w:ins>
      <w:del w:id="122" w:author="Cesar Carcamo" w:date="2017-05-10T09:57:00Z">
        <w:r w:rsidDel="00C5684C">
          <w:rPr>
            <w:lang w:val="es-ES"/>
          </w:rPr>
          <w:delText xml:space="preserve">competentes dependiendo de </w:delText>
        </w:r>
      </w:del>
      <w:r>
        <w:rPr>
          <w:lang w:val="es-ES"/>
        </w:rPr>
        <w:t xml:space="preserve">su tipo de usuario </w:t>
      </w:r>
      <w:del w:id="123" w:author="Cesar Carcamo" w:date="2017-05-10T09:58:00Z">
        <w:r w:rsidDel="00322045">
          <w:rPr>
            <w:lang w:val="es-ES"/>
          </w:rPr>
          <w:delText xml:space="preserve">y podrá ser accesible </w:delText>
        </w:r>
      </w:del>
      <w:r>
        <w:rPr>
          <w:lang w:val="es-ES"/>
        </w:rPr>
        <w:t>desde cualquier lugar que cuente con una computadora/Tablet/Smartphone con acceso a internet.</w:t>
      </w:r>
    </w:p>
    <w:p w14:paraId="48F5CF96" w14:textId="77777777" w:rsidR="00AB6714" w:rsidRPr="00446CFD" w:rsidRDefault="00AB6714" w:rsidP="005F0C3A">
      <w:pPr>
        <w:jc w:val="both"/>
        <w:rPr>
          <w:lang w:val="es-ES"/>
        </w:rPr>
      </w:pPr>
    </w:p>
    <w:p w14:paraId="1929992B" w14:textId="77777777" w:rsidR="00B20454" w:rsidRDefault="009B6230" w:rsidP="005F0C3A">
      <w:pPr>
        <w:pStyle w:val="Prrafodelista"/>
        <w:numPr>
          <w:ilvl w:val="2"/>
          <w:numId w:val="1"/>
        </w:numPr>
        <w:jc w:val="both"/>
        <w:rPr>
          <w:lang w:val="es-ES"/>
        </w:rPr>
      </w:pPr>
      <w:r w:rsidRPr="00446CFD">
        <w:rPr>
          <w:lang w:val="es-ES"/>
        </w:rPr>
        <w:t>Alcance de la tesis</w:t>
      </w:r>
    </w:p>
    <w:p w14:paraId="6BE5BAC5" w14:textId="77777777" w:rsidR="00417CC1" w:rsidRPr="00417CC1" w:rsidRDefault="00417CC1" w:rsidP="005F0C3A">
      <w:pPr>
        <w:jc w:val="both"/>
        <w:rPr>
          <w:lang w:val="es-ES"/>
        </w:rPr>
      </w:pPr>
    </w:p>
    <w:p w14:paraId="673B0196" w14:textId="77777777" w:rsidR="00E45BD5" w:rsidRDefault="00E45BD5" w:rsidP="005F0C3A">
      <w:pPr>
        <w:jc w:val="both"/>
        <w:rPr>
          <w:lang w:val="es-ES"/>
        </w:rPr>
      </w:pPr>
      <w:r>
        <w:rPr>
          <w:lang w:val="es-ES"/>
        </w:rPr>
        <w:lastRenderedPageBreak/>
        <w:t>Esta tesis b</w:t>
      </w:r>
      <w:r w:rsidR="005C0129">
        <w:rPr>
          <w:lang w:val="es-ES"/>
        </w:rPr>
        <w:t>usca proponer un diseño de un sistema. Una vez terminad</w:t>
      </w:r>
      <w:ins w:id="124" w:author="Cesar Carcamo" w:date="2017-05-10T09:58:00Z">
        <w:r w:rsidR="00322045">
          <w:rPr>
            <w:lang w:val="es-ES"/>
          </w:rPr>
          <w:t>a</w:t>
        </w:r>
      </w:ins>
      <w:del w:id="125" w:author="Cesar Carcamo" w:date="2017-05-10T09:58:00Z">
        <w:r w:rsidR="005C0129" w:rsidDel="00322045">
          <w:rPr>
            <w:lang w:val="es-ES"/>
          </w:rPr>
          <w:delText>o</w:delText>
        </w:r>
      </w:del>
      <w:r w:rsidR="005C0129">
        <w:rPr>
          <w:lang w:val="es-ES"/>
        </w:rPr>
        <w:t>s l</w:t>
      </w:r>
      <w:ins w:id="126" w:author="Cesar Carcamo" w:date="2017-05-10T09:58:00Z">
        <w:r w:rsidR="00322045">
          <w:rPr>
            <w:lang w:val="es-ES"/>
          </w:rPr>
          <w:t xml:space="preserve">as evaluaciones </w:t>
        </w:r>
      </w:ins>
      <w:del w:id="127" w:author="Cesar Carcamo" w:date="2017-05-10T09:58:00Z">
        <w:r w:rsidR="005C0129" w:rsidDel="00322045">
          <w:rPr>
            <w:lang w:val="es-ES"/>
          </w:rPr>
          <w:delText xml:space="preserve">os testeos </w:delText>
        </w:r>
      </w:del>
      <w:r w:rsidR="005C0129">
        <w:rPr>
          <w:lang w:val="es-ES"/>
        </w:rPr>
        <w:t>de los prototipos por el usuario, se entregar</w:t>
      </w:r>
      <w:del w:id="128" w:author="Cesar Carcamo" w:date="2017-05-10T09:58:00Z">
        <w:r w:rsidR="005C0129" w:rsidDel="00322045">
          <w:rPr>
            <w:lang w:val="es-ES"/>
          </w:rPr>
          <w:delText>a</w:delText>
        </w:r>
      </w:del>
      <w:ins w:id="129" w:author="Cesar Carcamo" w:date="2017-05-10T09:58:00Z">
        <w:r w:rsidR="00322045">
          <w:rPr>
            <w:lang w:val="es-ES"/>
          </w:rPr>
          <w:t>á</w:t>
        </w:r>
      </w:ins>
      <w:del w:id="130" w:author="Cesar Carcamo" w:date="2017-05-10T09:58:00Z">
        <w:r w:rsidR="005C0129" w:rsidDel="00322045">
          <w:rPr>
            <w:lang w:val="es-ES"/>
          </w:rPr>
          <w:delText>n</w:delText>
        </w:r>
      </w:del>
      <w:r w:rsidR="005C0129">
        <w:rPr>
          <w:lang w:val="es-ES"/>
        </w:rPr>
        <w:t xml:space="preserve"> la plantilla respectiva con un informe resumen de los resultados encontrados tanto en la investigación de usuarios como en </w:t>
      </w:r>
      <w:ins w:id="131" w:author="Cesar Carcamo" w:date="2017-05-10T09:59:00Z">
        <w:r w:rsidR="00477360">
          <w:rPr>
            <w:lang w:val="es-ES"/>
          </w:rPr>
          <w:t xml:space="preserve">la evaluación </w:t>
        </w:r>
      </w:ins>
      <w:del w:id="132" w:author="Cesar Carcamo" w:date="2017-05-10T09:59:00Z">
        <w:r w:rsidR="005C0129" w:rsidDel="00477360">
          <w:rPr>
            <w:lang w:val="es-ES"/>
          </w:rPr>
          <w:delText xml:space="preserve">el testeo </w:delText>
        </w:r>
      </w:del>
      <w:r w:rsidR="005C0129">
        <w:rPr>
          <w:lang w:val="es-ES"/>
        </w:rPr>
        <w:t xml:space="preserve">de prototipos. No se </w:t>
      </w:r>
      <w:ins w:id="133" w:author="Cesar Carcamo" w:date="2017-05-10T09:59:00Z">
        <w:r w:rsidR="00477360">
          <w:rPr>
            <w:lang w:val="es-ES"/>
          </w:rPr>
          <w:t xml:space="preserve">anticipa la </w:t>
        </w:r>
      </w:ins>
      <w:r w:rsidR="005C0129">
        <w:rPr>
          <w:lang w:val="es-ES"/>
        </w:rPr>
        <w:t>entrega</w:t>
      </w:r>
      <w:del w:id="134" w:author="Cesar Carcamo" w:date="2017-05-10T09:59:00Z">
        <w:r w:rsidR="005C0129" w:rsidDel="00477360">
          <w:rPr>
            <w:lang w:val="es-ES"/>
          </w:rPr>
          <w:delText>rá</w:delText>
        </w:r>
      </w:del>
      <w:ins w:id="135" w:author="Cesar Carcamo" w:date="2017-05-10T09:59:00Z">
        <w:r w:rsidR="00477360">
          <w:rPr>
            <w:lang w:val="es-ES"/>
          </w:rPr>
          <w:t xml:space="preserve"> de</w:t>
        </w:r>
      </w:ins>
      <w:r w:rsidR="005C0129">
        <w:rPr>
          <w:lang w:val="es-ES"/>
        </w:rPr>
        <w:t xml:space="preserve"> un sistema funcional </w:t>
      </w:r>
      <w:r w:rsidR="001F1CA7">
        <w:rPr>
          <w:lang w:val="es-ES"/>
        </w:rPr>
        <w:t>listo para ser usado.</w:t>
      </w:r>
    </w:p>
    <w:p w14:paraId="5DB8D898" w14:textId="77777777" w:rsidR="00075903" w:rsidRPr="00446CFD" w:rsidRDefault="00075903" w:rsidP="005F0C3A">
      <w:pPr>
        <w:jc w:val="both"/>
        <w:rPr>
          <w:lang w:val="es-ES"/>
        </w:rPr>
      </w:pPr>
    </w:p>
    <w:p w14:paraId="175A17C9" w14:textId="77777777" w:rsidR="00B61FCF" w:rsidRDefault="009B6230" w:rsidP="005F0C3A">
      <w:pPr>
        <w:pStyle w:val="Prrafodelista"/>
        <w:numPr>
          <w:ilvl w:val="1"/>
          <w:numId w:val="1"/>
        </w:numPr>
        <w:jc w:val="both"/>
        <w:rPr>
          <w:lang w:val="es-ES"/>
        </w:rPr>
      </w:pPr>
      <w:r w:rsidRPr="00446CFD">
        <w:rPr>
          <w:lang w:val="es-ES"/>
        </w:rPr>
        <w:t>Metodología en diseño centrado en el usuario</w:t>
      </w:r>
    </w:p>
    <w:p w14:paraId="764F4851" w14:textId="77777777" w:rsidR="00E45BD5" w:rsidRPr="00446CFD" w:rsidRDefault="00E45BD5" w:rsidP="005F0C3A">
      <w:pPr>
        <w:pStyle w:val="Prrafodelista"/>
        <w:ind w:left="792"/>
        <w:jc w:val="both"/>
        <w:rPr>
          <w:lang w:val="es-ES"/>
        </w:rPr>
      </w:pPr>
    </w:p>
    <w:p w14:paraId="5A964482" w14:textId="77777777" w:rsidR="009B6230" w:rsidRPr="00F13E49" w:rsidRDefault="007B75BF" w:rsidP="005F0C3A">
      <w:pPr>
        <w:pStyle w:val="Prrafodelista"/>
        <w:numPr>
          <w:ilvl w:val="2"/>
          <w:numId w:val="1"/>
        </w:numPr>
        <w:jc w:val="both"/>
        <w:rPr>
          <w:lang w:val="es-ES"/>
        </w:rPr>
      </w:pPr>
      <w:r w:rsidRPr="00F13E49">
        <w:rPr>
          <w:lang w:val="es-ES"/>
        </w:rPr>
        <w:t>Investigación de usuarios</w:t>
      </w:r>
    </w:p>
    <w:p w14:paraId="51CF1D72" w14:textId="77777777" w:rsidR="009A0A05" w:rsidRDefault="009A0A05" w:rsidP="005F0C3A">
      <w:pPr>
        <w:jc w:val="both"/>
        <w:rPr>
          <w:lang w:val="es-ES"/>
        </w:rPr>
      </w:pPr>
    </w:p>
    <w:p w14:paraId="11A97FAD" w14:textId="77777777" w:rsidR="00D3624C" w:rsidRDefault="00A04048" w:rsidP="005F0C3A">
      <w:pPr>
        <w:jc w:val="both"/>
        <w:rPr>
          <w:lang w:val="es-ES"/>
        </w:rPr>
      </w:pPr>
      <w:r>
        <w:rPr>
          <w:lang w:val="es-ES"/>
        </w:rPr>
        <w:t>La investigación de usuarios se realizará mediante entrevistas a profundidad, donde se entrevistara</w:t>
      </w:r>
      <w:del w:id="136" w:author="Cesar Carcamo" w:date="2017-05-10T10:00:00Z">
        <w:r w:rsidDel="00A32B2E">
          <w:rPr>
            <w:lang w:val="es-ES"/>
          </w:rPr>
          <w:delText>n</w:delText>
        </w:r>
      </w:del>
      <w:r>
        <w:rPr>
          <w:lang w:val="es-ES"/>
        </w:rPr>
        <w:t xml:space="preserve"> a los diversos usuarios del sistema para poder reconocer principalmente cu</w:t>
      </w:r>
      <w:ins w:id="137" w:author="Cesar Carcamo" w:date="2017-05-10T10:00:00Z">
        <w:r w:rsidR="00A32B2E">
          <w:rPr>
            <w:lang w:val="es-ES"/>
          </w:rPr>
          <w:t>á</w:t>
        </w:r>
      </w:ins>
      <w:del w:id="138" w:author="Cesar Carcamo" w:date="2017-05-10T10:00:00Z">
        <w:r w:rsidDel="00A32B2E">
          <w:rPr>
            <w:lang w:val="es-ES"/>
          </w:rPr>
          <w:delText>a</w:delText>
        </w:r>
      </w:del>
      <w:r>
        <w:rPr>
          <w:lang w:val="es-ES"/>
        </w:rPr>
        <w:t>les son sus diversas metas y necesidades sobre el sistema. De estas entrevistas se puede</w:t>
      </w:r>
      <w:del w:id="139" w:author="Cesar Carcamo" w:date="2017-05-10T10:00:00Z">
        <w:r w:rsidDel="00A32B2E">
          <w:rPr>
            <w:lang w:val="es-ES"/>
          </w:rPr>
          <w:delText>n</w:delText>
        </w:r>
      </w:del>
      <w:r>
        <w:rPr>
          <w:lang w:val="es-ES"/>
        </w:rPr>
        <w:t xml:space="preserve"> sacar </w:t>
      </w:r>
      <w:del w:id="140" w:author="Cesar Carcamo" w:date="2017-05-10T10:00:00Z">
        <w:r w:rsidDel="00A32B2E">
          <w:rPr>
            <w:lang w:val="es-ES"/>
          </w:rPr>
          <w:delText xml:space="preserve">los diversos </w:delText>
        </w:r>
      </w:del>
      <w:r>
        <w:rPr>
          <w:lang w:val="es-ES"/>
        </w:rPr>
        <w:t>requerimientos que tenga</w:t>
      </w:r>
      <w:del w:id="141" w:author="Cesar Carcamo" w:date="2017-05-10T10:00:00Z">
        <w:r w:rsidDel="00A32B2E">
          <w:rPr>
            <w:lang w:val="es-ES"/>
          </w:rPr>
          <w:delText>n</w:delText>
        </w:r>
      </w:del>
      <w:r>
        <w:rPr>
          <w:lang w:val="es-ES"/>
        </w:rPr>
        <w:t xml:space="preserve"> cada usuario para poder plantear un diseño </w:t>
      </w:r>
      <w:r w:rsidR="006D47AC">
        <w:rPr>
          <w:lang w:val="es-ES"/>
        </w:rPr>
        <w:t xml:space="preserve">acorde </w:t>
      </w:r>
      <w:del w:id="142" w:author="Cesar Carcamo" w:date="2017-05-10T10:00:00Z">
        <w:r w:rsidR="006D47AC" w:rsidDel="00A32B2E">
          <w:rPr>
            <w:lang w:val="es-ES"/>
          </w:rPr>
          <w:delText xml:space="preserve">a </w:delText>
        </w:r>
      </w:del>
      <w:r w:rsidR="006D47AC">
        <w:rPr>
          <w:lang w:val="es-ES"/>
        </w:rPr>
        <w:t xml:space="preserve">tanto sus requerimientos como los requerimientos de SUSALUD. </w:t>
      </w:r>
    </w:p>
    <w:p w14:paraId="2E93BA7C" w14:textId="77777777" w:rsidR="00D3624C" w:rsidRPr="009A0A05" w:rsidRDefault="00D3624C" w:rsidP="005F0C3A">
      <w:pPr>
        <w:jc w:val="both"/>
        <w:rPr>
          <w:lang w:val="es-ES"/>
        </w:rPr>
      </w:pPr>
    </w:p>
    <w:p w14:paraId="7465E815" w14:textId="77777777" w:rsidR="009B6230" w:rsidRPr="00F13E49" w:rsidRDefault="009B6230" w:rsidP="005F0C3A">
      <w:pPr>
        <w:pStyle w:val="Prrafodelista"/>
        <w:numPr>
          <w:ilvl w:val="2"/>
          <w:numId w:val="1"/>
        </w:numPr>
        <w:jc w:val="both"/>
        <w:rPr>
          <w:lang w:val="es-ES"/>
        </w:rPr>
      </w:pPr>
      <w:proofErr w:type="spellStart"/>
      <w:r w:rsidRPr="00F13E49">
        <w:rPr>
          <w:lang w:val="es-ES"/>
        </w:rPr>
        <w:t>Prototipado</w:t>
      </w:r>
      <w:proofErr w:type="spellEnd"/>
    </w:p>
    <w:p w14:paraId="048560F3" w14:textId="77777777" w:rsidR="00D3624C" w:rsidRDefault="00D3624C" w:rsidP="005F0C3A">
      <w:pPr>
        <w:jc w:val="both"/>
        <w:rPr>
          <w:lang w:val="es-ES"/>
        </w:rPr>
      </w:pPr>
    </w:p>
    <w:p w14:paraId="0BE4EC60" w14:textId="77777777" w:rsidR="00D3624C" w:rsidRDefault="00D3624C" w:rsidP="005F0C3A">
      <w:pPr>
        <w:jc w:val="both"/>
        <w:rPr>
          <w:lang w:val="es-ES"/>
        </w:rPr>
      </w:pPr>
      <w:r>
        <w:rPr>
          <w:lang w:val="es-ES"/>
        </w:rPr>
        <w:t>Luego de recopilar la información del proceso de investigación de usuarios</w:t>
      </w:r>
      <w:r w:rsidR="00B53D0B">
        <w:rPr>
          <w:lang w:val="es-ES"/>
        </w:rPr>
        <w:t xml:space="preserve">, se comenzarán a hacer diversos </w:t>
      </w:r>
      <w:proofErr w:type="spellStart"/>
      <w:r w:rsidR="00B53D0B" w:rsidRPr="00714298">
        <w:rPr>
          <w:i/>
          <w:lang w:val="es-ES"/>
          <w:rPrChange w:id="143" w:author="Cesar Carcamo" w:date="2017-05-10T10:01:00Z">
            <w:rPr>
              <w:lang w:val="es-ES"/>
            </w:rPr>
          </w:rPrChange>
        </w:rPr>
        <w:t>wireframes</w:t>
      </w:r>
      <w:proofErr w:type="spellEnd"/>
      <w:r w:rsidR="00B53D0B">
        <w:rPr>
          <w:lang w:val="es-ES"/>
        </w:rPr>
        <w:t xml:space="preserve"> en papel para poder determinar el mejor diseño que requerirá cada p</w:t>
      </w:r>
      <w:ins w:id="144" w:author="Cesar Carcamo" w:date="2017-05-10T10:01:00Z">
        <w:r w:rsidR="00714298">
          <w:rPr>
            <w:lang w:val="es-ES"/>
          </w:rPr>
          <w:t>á</w:t>
        </w:r>
      </w:ins>
      <w:del w:id="145" w:author="Cesar Carcamo" w:date="2017-05-10T10:01:00Z">
        <w:r w:rsidR="00B53D0B" w:rsidDel="00714298">
          <w:rPr>
            <w:lang w:val="es-ES"/>
          </w:rPr>
          <w:delText>a</w:delText>
        </w:r>
      </w:del>
      <w:r w:rsidR="00B53D0B">
        <w:rPr>
          <w:lang w:val="es-ES"/>
        </w:rPr>
        <w:t>gina del sistema</w:t>
      </w:r>
      <w:del w:id="146" w:author="Cesar Carcamo" w:date="2017-05-10T10:01:00Z">
        <w:r w:rsidR="00B53D0B" w:rsidDel="00714298">
          <w:rPr>
            <w:lang w:val="es-ES"/>
          </w:rPr>
          <w:delText>,</w:delText>
        </w:r>
      </w:del>
      <w:ins w:id="147" w:author="Cesar Carcamo" w:date="2017-05-10T10:01:00Z">
        <w:r w:rsidR="00714298">
          <w:rPr>
            <w:lang w:val="es-ES"/>
          </w:rPr>
          <w:t>.</w:t>
        </w:r>
      </w:ins>
      <w:r w:rsidR="00B53D0B">
        <w:rPr>
          <w:lang w:val="es-ES"/>
        </w:rPr>
        <w:t xml:space="preserve"> </w:t>
      </w:r>
      <w:del w:id="148" w:author="Cesar Carcamo" w:date="2017-05-10T10:01:00Z">
        <w:r w:rsidR="00B53D0B" w:rsidDel="00714298">
          <w:rPr>
            <w:lang w:val="es-ES"/>
          </w:rPr>
          <w:delText>c</w:delText>
        </w:r>
      </w:del>
      <w:ins w:id="149" w:author="Cesar Carcamo" w:date="2017-05-10T10:01:00Z">
        <w:r w:rsidR="00714298">
          <w:rPr>
            <w:lang w:val="es-ES"/>
          </w:rPr>
          <w:t>C</w:t>
        </w:r>
      </w:ins>
      <w:r w:rsidR="00B53D0B">
        <w:rPr>
          <w:lang w:val="es-ES"/>
        </w:rPr>
        <w:t xml:space="preserve">on estos </w:t>
      </w:r>
      <w:proofErr w:type="spellStart"/>
      <w:r w:rsidR="00B53D0B">
        <w:rPr>
          <w:lang w:val="es-ES"/>
        </w:rPr>
        <w:t>wireframes</w:t>
      </w:r>
      <w:proofErr w:type="spellEnd"/>
      <w:r w:rsidR="00B53D0B">
        <w:rPr>
          <w:lang w:val="es-ES"/>
        </w:rPr>
        <w:t xml:space="preserve"> se podrá determinar cu</w:t>
      </w:r>
      <w:del w:id="150" w:author="Cesar Carcamo" w:date="2017-05-10T10:01:00Z">
        <w:r w:rsidR="00B53D0B" w:rsidDel="00714298">
          <w:rPr>
            <w:lang w:val="es-ES"/>
          </w:rPr>
          <w:delText>a</w:delText>
        </w:r>
      </w:del>
      <w:ins w:id="151" w:author="Cesar Carcamo" w:date="2017-05-10T10:01:00Z">
        <w:r w:rsidR="00714298">
          <w:rPr>
            <w:lang w:val="es-ES"/>
          </w:rPr>
          <w:t>á</w:t>
        </w:r>
      </w:ins>
      <w:r w:rsidR="00B53D0B">
        <w:rPr>
          <w:lang w:val="es-ES"/>
        </w:rPr>
        <w:t>l es el mejor diseño que cumpl</w:t>
      </w:r>
      <w:r w:rsidR="00FF7D6F">
        <w:rPr>
          <w:lang w:val="es-ES"/>
        </w:rPr>
        <w:t>a con las metas de cada tipo de usuario</w:t>
      </w:r>
      <w:r w:rsidR="00F457F5">
        <w:rPr>
          <w:lang w:val="es-ES"/>
        </w:rPr>
        <w:t xml:space="preserve"> sin que </w:t>
      </w:r>
      <w:r w:rsidR="00AA5FA4">
        <w:rPr>
          <w:lang w:val="es-ES"/>
        </w:rPr>
        <w:t>interfiera con la meta de otro tipo de usuario</w:t>
      </w:r>
      <w:r w:rsidR="00F457F5">
        <w:rPr>
          <w:lang w:val="es-ES"/>
        </w:rPr>
        <w:t>.</w:t>
      </w:r>
    </w:p>
    <w:p w14:paraId="684CC4C9" w14:textId="77777777" w:rsidR="00D3624C" w:rsidRPr="00D3624C" w:rsidRDefault="00D3624C" w:rsidP="005F0C3A">
      <w:pPr>
        <w:jc w:val="both"/>
        <w:rPr>
          <w:lang w:val="es-ES"/>
        </w:rPr>
      </w:pPr>
      <w:r>
        <w:rPr>
          <w:lang w:val="es-ES"/>
        </w:rPr>
        <w:t>Se utilizará</w:t>
      </w:r>
      <w:del w:id="152" w:author="Cesar Carcamo" w:date="2017-05-10T10:03:00Z">
        <w:r w:rsidDel="007C0ED7">
          <w:rPr>
            <w:lang w:val="es-ES"/>
          </w:rPr>
          <w:delText>n</w:delText>
        </w:r>
      </w:del>
      <w:r>
        <w:rPr>
          <w:lang w:val="es-ES"/>
        </w:rPr>
        <w:t xml:space="preserve"> herramientas para </w:t>
      </w:r>
      <w:proofErr w:type="spellStart"/>
      <w:r>
        <w:rPr>
          <w:lang w:val="es-ES"/>
        </w:rPr>
        <w:t>prototipado</w:t>
      </w:r>
      <w:proofErr w:type="spellEnd"/>
      <w:r>
        <w:rPr>
          <w:lang w:val="es-ES"/>
        </w:rPr>
        <w:t xml:space="preserve"> </w:t>
      </w:r>
      <w:ins w:id="153" w:author="Cesar Carcamo" w:date="2017-05-10T10:03:00Z">
        <w:r w:rsidR="007C0ED7">
          <w:rPr>
            <w:lang w:val="es-ES"/>
          </w:rPr>
          <w:t xml:space="preserve">tales </w:t>
        </w:r>
      </w:ins>
      <w:r>
        <w:rPr>
          <w:lang w:val="es-ES"/>
        </w:rPr>
        <w:t xml:space="preserve">como </w:t>
      </w:r>
      <w:proofErr w:type="spellStart"/>
      <w:r>
        <w:rPr>
          <w:lang w:val="es-ES"/>
        </w:rPr>
        <w:t>Justinmind</w:t>
      </w:r>
      <w:proofErr w:type="spellEnd"/>
      <w:r>
        <w:rPr>
          <w:lang w:val="es-ES"/>
        </w:rPr>
        <w:t xml:space="preserve">, </w:t>
      </w:r>
      <w:del w:id="154" w:author="Cesar Carcamo" w:date="2017-05-10T10:03:00Z">
        <w:r w:rsidDel="007C0ED7">
          <w:rPr>
            <w:lang w:val="es-ES"/>
          </w:rPr>
          <w:delText xml:space="preserve">donde </w:delText>
        </w:r>
      </w:del>
      <w:ins w:id="155" w:author="Cesar Carcamo" w:date="2017-05-10T10:03:00Z">
        <w:r w:rsidR="007C0ED7">
          <w:rPr>
            <w:lang w:val="es-ES"/>
          </w:rPr>
          <w:t xml:space="preserve">en la que </w:t>
        </w:r>
      </w:ins>
      <w:r>
        <w:rPr>
          <w:lang w:val="es-ES"/>
        </w:rPr>
        <w:t xml:space="preserve">se puede crear un prototipo funcional del sistema. Con estos prototipos funcionales, se podrá fácilmente probar el sistema y </w:t>
      </w:r>
      <w:ins w:id="156" w:author="Cesar Carcamo" w:date="2017-05-10T10:04:00Z">
        <w:r w:rsidR="007C0ED7">
          <w:rPr>
            <w:lang w:val="es-ES"/>
          </w:rPr>
          <w:t>identificar</w:t>
        </w:r>
      </w:ins>
      <w:del w:id="157" w:author="Cesar Carcamo" w:date="2017-05-10T10:04:00Z">
        <w:r w:rsidDel="007C0ED7">
          <w:rPr>
            <w:lang w:val="es-ES"/>
          </w:rPr>
          <w:delText>encontrar</w:delText>
        </w:r>
      </w:del>
      <w:r>
        <w:rPr>
          <w:lang w:val="es-ES"/>
        </w:rPr>
        <w:t xml:space="preserve"> posibles errores de diseño que </w:t>
      </w:r>
      <w:del w:id="158" w:author="Cesar Carcamo" w:date="2017-05-10T10:04:00Z">
        <w:r w:rsidDel="007C0ED7">
          <w:rPr>
            <w:lang w:val="es-ES"/>
          </w:rPr>
          <w:delText>no permitan</w:delText>
        </w:r>
      </w:del>
      <w:ins w:id="159" w:author="Cesar Carcamo" w:date="2017-05-10T10:04:00Z">
        <w:r w:rsidR="007C0ED7">
          <w:rPr>
            <w:lang w:val="es-ES"/>
          </w:rPr>
          <w:t>impidan</w:t>
        </w:r>
      </w:ins>
      <w:r>
        <w:rPr>
          <w:lang w:val="es-ES"/>
        </w:rPr>
        <w:t xml:space="preserve"> a los diversos usuarios</w:t>
      </w:r>
      <w:del w:id="160" w:author="Cesar Carcamo" w:date="2017-05-10T10:04:00Z">
        <w:r w:rsidDel="008F65EF">
          <w:rPr>
            <w:lang w:val="es-ES"/>
          </w:rPr>
          <w:delText>,</w:delText>
        </w:r>
      </w:del>
      <w:r>
        <w:rPr>
          <w:lang w:val="es-ES"/>
        </w:rPr>
        <w:t xml:space="preserve"> realizar una tarea espec</w:t>
      </w:r>
      <w:del w:id="161" w:author="Cesar Carcamo" w:date="2017-05-10T10:04:00Z">
        <w:r w:rsidDel="008F65EF">
          <w:rPr>
            <w:lang w:val="es-ES"/>
          </w:rPr>
          <w:delText>i</w:delText>
        </w:r>
      </w:del>
      <w:ins w:id="162" w:author="Cesar Carcamo" w:date="2017-05-10T10:04:00Z">
        <w:r w:rsidR="008F65EF">
          <w:rPr>
            <w:lang w:val="es-ES"/>
          </w:rPr>
          <w:t>í</w:t>
        </w:r>
      </w:ins>
      <w:r>
        <w:rPr>
          <w:lang w:val="es-ES"/>
        </w:rPr>
        <w:t>fica.</w:t>
      </w:r>
    </w:p>
    <w:p w14:paraId="64264FC6" w14:textId="77777777" w:rsidR="009A0A05" w:rsidRPr="009A0A05" w:rsidRDefault="009A0A05" w:rsidP="005F0C3A">
      <w:pPr>
        <w:jc w:val="both"/>
        <w:rPr>
          <w:lang w:val="es-ES"/>
        </w:rPr>
      </w:pPr>
    </w:p>
    <w:p w14:paraId="2CCF4954" w14:textId="77777777" w:rsidR="009B6230" w:rsidRPr="00F13E49" w:rsidRDefault="009B6230" w:rsidP="005F0C3A">
      <w:pPr>
        <w:pStyle w:val="Prrafodelista"/>
        <w:numPr>
          <w:ilvl w:val="2"/>
          <w:numId w:val="1"/>
        </w:numPr>
        <w:jc w:val="both"/>
        <w:rPr>
          <w:lang w:val="es-ES"/>
        </w:rPr>
      </w:pPr>
      <w:proofErr w:type="spellStart"/>
      <w:r w:rsidRPr="00F13E49">
        <w:rPr>
          <w:lang w:val="es-ES"/>
        </w:rPr>
        <w:t>User</w:t>
      </w:r>
      <w:proofErr w:type="spellEnd"/>
      <w:r w:rsidRPr="00F13E49">
        <w:rPr>
          <w:lang w:val="es-ES"/>
        </w:rPr>
        <w:t xml:space="preserve"> </w:t>
      </w:r>
      <w:proofErr w:type="spellStart"/>
      <w:r w:rsidRPr="00F13E49">
        <w:rPr>
          <w:lang w:val="es-ES"/>
        </w:rPr>
        <w:t>testing</w:t>
      </w:r>
      <w:proofErr w:type="spellEnd"/>
    </w:p>
    <w:p w14:paraId="273CF2A9" w14:textId="77777777" w:rsidR="007B75BF" w:rsidRPr="007B75BF" w:rsidRDefault="007B75BF" w:rsidP="005F0C3A">
      <w:pPr>
        <w:jc w:val="both"/>
        <w:rPr>
          <w:lang w:val="es-ES"/>
        </w:rPr>
      </w:pPr>
    </w:p>
    <w:p w14:paraId="6835FA62" w14:textId="77777777" w:rsidR="009F7E3D" w:rsidRDefault="007B75BF" w:rsidP="005F0C3A">
      <w:pPr>
        <w:jc w:val="both"/>
        <w:rPr>
          <w:lang w:val="es-ES"/>
        </w:rPr>
      </w:pPr>
      <w:r>
        <w:rPr>
          <w:lang w:val="es-ES"/>
        </w:rPr>
        <w:t>Para realizar l</w:t>
      </w:r>
      <w:del w:id="163" w:author="Cesar Carcamo" w:date="2017-05-10T10:04:00Z">
        <w:r w:rsidDel="008F65EF">
          <w:rPr>
            <w:lang w:val="es-ES"/>
          </w:rPr>
          <w:delText>os testeos</w:delText>
        </w:r>
      </w:del>
      <w:ins w:id="164" w:author="Cesar Carcamo" w:date="2017-05-10T10:04:00Z">
        <w:r w:rsidR="008F65EF">
          <w:rPr>
            <w:lang w:val="es-ES"/>
          </w:rPr>
          <w:t>as evaluaciones</w:t>
        </w:r>
      </w:ins>
      <w:r>
        <w:rPr>
          <w:lang w:val="es-ES"/>
        </w:rPr>
        <w:t xml:space="preserve"> de parte de los usuarios, </w:t>
      </w:r>
      <w:r w:rsidR="009F7E3D">
        <w:rPr>
          <w:lang w:val="es-ES"/>
        </w:rPr>
        <w:t xml:space="preserve">se </w:t>
      </w:r>
      <w:r w:rsidR="00213EAB">
        <w:rPr>
          <w:lang w:val="es-ES"/>
        </w:rPr>
        <w:t>medirá</w:t>
      </w:r>
      <w:r w:rsidR="009F7E3D">
        <w:rPr>
          <w:lang w:val="es-ES"/>
        </w:rPr>
        <w:t xml:space="preserve"> lo siguiente:</w:t>
      </w:r>
    </w:p>
    <w:p w14:paraId="79D37C42" w14:textId="77777777" w:rsidR="009F7E3D" w:rsidRDefault="009F7E3D" w:rsidP="005F0C3A">
      <w:pPr>
        <w:jc w:val="both"/>
        <w:rPr>
          <w:lang w:val="es-ES"/>
        </w:rPr>
      </w:pPr>
    </w:p>
    <w:p w14:paraId="4152D714" w14:textId="77777777" w:rsidR="009F7E3D" w:rsidRDefault="009F7E3D" w:rsidP="005F0C3A">
      <w:pPr>
        <w:pStyle w:val="Prrafodelista"/>
        <w:numPr>
          <w:ilvl w:val="0"/>
          <w:numId w:val="19"/>
        </w:numPr>
        <w:jc w:val="both"/>
        <w:rPr>
          <w:lang w:val="es-ES"/>
        </w:rPr>
      </w:pPr>
      <w:r>
        <w:rPr>
          <w:lang w:val="es-ES"/>
        </w:rPr>
        <w:t>Resolución de tareas: Se definirá una tarea espec</w:t>
      </w:r>
      <w:ins w:id="165" w:author="Cesar Carcamo" w:date="2017-05-10T10:05:00Z">
        <w:r w:rsidR="008F65EF">
          <w:rPr>
            <w:lang w:val="es-ES"/>
          </w:rPr>
          <w:t>í</w:t>
        </w:r>
      </w:ins>
      <w:del w:id="166" w:author="Cesar Carcamo" w:date="2017-05-10T10:05:00Z">
        <w:r w:rsidDel="008F65EF">
          <w:rPr>
            <w:lang w:val="es-ES"/>
          </w:rPr>
          <w:delText>i</w:delText>
        </w:r>
      </w:del>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2211F1B6" w14:textId="77777777" w:rsidR="009F7E3D" w:rsidRDefault="009F7E3D" w:rsidP="005F0C3A">
      <w:pPr>
        <w:pStyle w:val="Prrafodelista"/>
        <w:numPr>
          <w:ilvl w:val="0"/>
          <w:numId w:val="19"/>
        </w:numPr>
        <w:jc w:val="both"/>
        <w:rPr>
          <w:lang w:val="es-ES"/>
        </w:rPr>
      </w:pPr>
      <w:r>
        <w:rPr>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la facilidad que encuentra cada tipo de usuario con el diseño.</w:t>
      </w:r>
    </w:p>
    <w:p w14:paraId="2572859F" w14:textId="77777777" w:rsidR="00213EAB" w:rsidRPr="00213EAB" w:rsidRDefault="009F7E3D" w:rsidP="005F0C3A">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357CE893" w14:textId="77777777" w:rsidR="009A0A05" w:rsidRPr="009A0A05" w:rsidRDefault="009A0A05" w:rsidP="005F0C3A">
      <w:pPr>
        <w:jc w:val="both"/>
        <w:rPr>
          <w:lang w:val="es-ES"/>
        </w:rPr>
      </w:pPr>
    </w:p>
    <w:p w14:paraId="13F311A4" w14:textId="77777777" w:rsidR="009B6230" w:rsidRPr="00446CFD" w:rsidRDefault="009B6230" w:rsidP="005F0C3A">
      <w:pPr>
        <w:pStyle w:val="Prrafodelista"/>
        <w:numPr>
          <w:ilvl w:val="1"/>
          <w:numId w:val="1"/>
        </w:numPr>
        <w:jc w:val="both"/>
        <w:rPr>
          <w:lang w:val="es-ES"/>
        </w:rPr>
      </w:pPr>
      <w:r w:rsidRPr="00446CFD">
        <w:rPr>
          <w:lang w:val="es-ES"/>
        </w:rPr>
        <w:t>Evaluación del sistema</w:t>
      </w:r>
    </w:p>
    <w:p w14:paraId="6EF889EE" w14:textId="77777777" w:rsidR="00F66265" w:rsidRPr="00446CFD" w:rsidRDefault="00F66265" w:rsidP="005F0C3A">
      <w:pPr>
        <w:pStyle w:val="Prrafodelista"/>
        <w:ind w:left="360"/>
        <w:jc w:val="both"/>
        <w:rPr>
          <w:lang w:val="es-ES"/>
        </w:rPr>
      </w:pPr>
    </w:p>
    <w:p w14:paraId="4FD068FE" w14:textId="77777777" w:rsidR="00F66265" w:rsidRPr="00446CFD" w:rsidRDefault="00F66265" w:rsidP="005F0C3A">
      <w:pPr>
        <w:jc w:val="both"/>
        <w:rPr>
          <w:lang w:val="es-ES"/>
        </w:rPr>
      </w:pPr>
      <w:r w:rsidRPr="00446CFD">
        <w:rPr>
          <w:lang w:val="es-ES"/>
        </w:rPr>
        <w:lastRenderedPageBreak/>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0958CA18" w14:textId="77777777" w:rsidR="007E6170" w:rsidRPr="00446CFD" w:rsidRDefault="007E6170" w:rsidP="005F0C3A">
      <w:pPr>
        <w:jc w:val="both"/>
        <w:rPr>
          <w:lang w:val="es-ES"/>
        </w:rPr>
      </w:pPr>
    </w:p>
    <w:p w14:paraId="2E4DAAD3" w14:textId="77777777" w:rsidR="00F66265" w:rsidRDefault="00F66265" w:rsidP="005F0C3A">
      <w:pPr>
        <w:pStyle w:val="Prrafodelista"/>
        <w:numPr>
          <w:ilvl w:val="2"/>
          <w:numId w:val="1"/>
        </w:numPr>
        <w:jc w:val="both"/>
        <w:rPr>
          <w:lang w:val="es-ES"/>
        </w:rPr>
      </w:pPr>
      <w:r w:rsidRPr="00446CFD">
        <w:rPr>
          <w:lang w:val="es-ES"/>
        </w:rPr>
        <w:t>Parte cualitativa</w:t>
      </w:r>
    </w:p>
    <w:p w14:paraId="749F2BA7" w14:textId="77777777" w:rsidR="00E45BD5" w:rsidRPr="00E45BD5" w:rsidRDefault="00E45BD5" w:rsidP="005F0C3A">
      <w:pPr>
        <w:jc w:val="both"/>
        <w:rPr>
          <w:lang w:val="es-ES"/>
        </w:rPr>
      </w:pPr>
    </w:p>
    <w:p w14:paraId="195A9F0E" w14:textId="77777777" w:rsidR="009B6230" w:rsidRPr="00D60774" w:rsidRDefault="009B6230" w:rsidP="005F0C3A">
      <w:pPr>
        <w:pStyle w:val="Prrafodelista"/>
        <w:numPr>
          <w:ilvl w:val="3"/>
          <w:numId w:val="1"/>
        </w:numPr>
        <w:jc w:val="both"/>
        <w:rPr>
          <w:lang w:val="es-ES"/>
        </w:rPr>
      </w:pPr>
      <w:bookmarkStart w:id="167" w:name="_GoBack"/>
      <w:bookmarkEnd w:id="167"/>
      <w:r w:rsidRPr="00D60774">
        <w:rPr>
          <w:lang w:val="es-ES"/>
        </w:rPr>
        <w:t>Entrevistas a profundidad</w:t>
      </w:r>
    </w:p>
    <w:p w14:paraId="45F50306" w14:textId="77777777" w:rsidR="00F13E49" w:rsidRDefault="00F13E49" w:rsidP="00F13E49">
      <w:pPr>
        <w:jc w:val="both"/>
        <w:rPr>
          <w:highlight w:val="green"/>
          <w:lang w:val="es-ES"/>
        </w:rPr>
      </w:pPr>
    </w:p>
    <w:p w14:paraId="5752825D" w14:textId="044EAC7A" w:rsidR="00F13E49" w:rsidRPr="00FA53D8" w:rsidRDefault="00F13E49" w:rsidP="00F13E49">
      <w:pPr>
        <w:jc w:val="both"/>
        <w:rPr>
          <w:lang w:val="es-ES"/>
        </w:rPr>
      </w:pPr>
      <w:r w:rsidRPr="00FA53D8">
        <w:rPr>
          <w:lang w:val="es-ES"/>
        </w:rPr>
        <w:t xml:space="preserve">Se necesitan hacer </w:t>
      </w:r>
      <w:r w:rsidR="00DA3D19" w:rsidRPr="00FA53D8">
        <w:rPr>
          <w:lang w:val="es-ES"/>
        </w:rPr>
        <w:t>2 rondas de entrevistas personales a los usuarios finales que se tiene planteado</w:t>
      </w:r>
      <w:r w:rsidR="00CC2CC2" w:rsidRPr="00FA53D8">
        <w:rPr>
          <w:lang w:val="es-ES"/>
        </w:rPr>
        <w:t>s</w:t>
      </w:r>
      <w:r w:rsidR="00DA3D19" w:rsidRPr="00FA53D8">
        <w:rPr>
          <w:lang w:val="es-ES"/>
        </w:rPr>
        <w:t xml:space="preserve"> en el pr</w:t>
      </w:r>
      <w:r w:rsidR="00D60774">
        <w:rPr>
          <w:lang w:val="es-ES"/>
        </w:rPr>
        <w:t>oyecto, estos usuarios finales son:</w:t>
      </w:r>
    </w:p>
    <w:p w14:paraId="2C3AED14" w14:textId="77777777" w:rsidR="00DA3D19" w:rsidRPr="00FA53D8" w:rsidRDefault="00DA3D19" w:rsidP="00F13E49">
      <w:pPr>
        <w:jc w:val="both"/>
        <w:rPr>
          <w:lang w:val="es-ES"/>
        </w:rPr>
      </w:pPr>
    </w:p>
    <w:p w14:paraId="573D5361" w14:textId="2D1AB235" w:rsidR="00DA3D19" w:rsidRPr="00FA53D8" w:rsidRDefault="00DA3D19" w:rsidP="00DA3D19">
      <w:pPr>
        <w:pStyle w:val="Prrafodelista"/>
        <w:numPr>
          <w:ilvl w:val="0"/>
          <w:numId w:val="25"/>
        </w:numPr>
        <w:jc w:val="both"/>
        <w:rPr>
          <w:lang w:val="es-ES"/>
        </w:rPr>
      </w:pPr>
      <w:r w:rsidRPr="00FA53D8">
        <w:rPr>
          <w:lang w:val="es-ES"/>
        </w:rPr>
        <w:t>Público general</w:t>
      </w:r>
    </w:p>
    <w:p w14:paraId="25FB19D4" w14:textId="4D27F27E" w:rsidR="00DA3D19" w:rsidRPr="00FA53D8" w:rsidRDefault="00DA3D19" w:rsidP="00DA3D19">
      <w:pPr>
        <w:pStyle w:val="Prrafodelista"/>
        <w:numPr>
          <w:ilvl w:val="0"/>
          <w:numId w:val="25"/>
        </w:numPr>
        <w:jc w:val="both"/>
        <w:rPr>
          <w:lang w:val="es-ES"/>
        </w:rPr>
      </w:pPr>
      <w:r w:rsidRPr="00FA53D8">
        <w:rPr>
          <w:lang w:val="es-ES"/>
        </w:rPr>
        <w:t>Personal de la Oficina de Calidad</w:t>
      </w:r>
    </w:p>
    <w:p w14:paraId="4A82D492" w14:textId="1821BF55" w:rsidR="00DA3D19" w:rsidRPr="00FA53D8" w:rsidRDefault="00DA3D19" w:rsidP="00DA3D19">
      <w:pPr>
        <w:pStyle w:val="Prrafodelista"/>
        <w:numPr>
          <w:ilvl w:val="0"/>
          <w:numId w:val="25"/>
        </w:numPr>
        <w:jc w:val="both"/>
        <w:rPr>
          <w:lang w:val="es-ES"/>
        </w:rPr>
      </w:pPr>
      <w:r w:rsidRPr="00FA53D8">
        <w:rPr>
          <w:lang w:val="es-ES"/>
        </w:rPr>
        <w:t>Director general de la IPRESS</w:t>
      </w:r>
    </w:p>
    <w:p w14:paraId="73EC593A" w14:textId="108E9F52" w:rsidR="00DA3D19" w:rsidRPr="00FA53D8" w:rsidRDefault="00DA3D19" w:rsidP="00DA3D19">
      <w:pPr>
        <w:pStyle w:val="Prrafodelista"/>
        <w:numPr>
          <w:ilvl w:val="0"/>
          <w:numId w:val="25"/>
        </w:numPr>
        <w:jc w:val="both"/>
        <w:rPr>
          <w:lang w:val="es-ES"/>
        </w:rPr>
      </w:pPr>
      <w:r w:rsidRPr="00FA53D8">
        <w:rPr>
          <w:lang w:val="es-ES"/>
        </w:rPr>
        <w:t>Personal administrativo de SUSALUD</w:t>
      </w:r>
    </w:p>
    <w:p w14:paraId="61B5CEA2" w14:textId="77777777" w:rsidR="00DA3D19" w:rsidRPr="00FA53D8" w:rsidRDefault="00DA3D19" w:rsidP="00DA3D19">
      <w:pPr>
        <w:jc w:val="both"/>
        <w:rPr>
          <w:lang w:val="es-ES"/>
        </w:rPr>
      </w:pPr>
    </w:p>
    <w:p w14:paraId="44949974" w14:textId="6CE67108" w:rsidR="007E6170" w:rsidRDefault="00A233B5" w:rsidP="005F0C3A">
      <w:pPr>
        <w:jc w:val="both"/>
        <w:rPr>
          <w:lang w:val="es-ES"/>
        </w:rPr>
      </w:pPr>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 la primera oportunidad se recogerá percepciones y requerimientos de estos usuarios sobre el sistema que se esta planteando siguiendo la </w:t>
      </w:r>
      <w:r w:rsidR="00AD24A3" w:rsidRPr="00D60774">
        <w:rPr>
          <w:highlight w:val="cyan"/>
          <w:lang w:val="es-ES"/>
        </w:rPr>
        <w:t>Guía de Entrevista Nº1,</w:t>
      </w:r>
      <w:r w:rsidR="00AD24A3" w:rsidRPr="00FA53D8">
        <w:rPr>
          <w:lang w:val="es-ES"/>
        </w:rPr>
        <w:t xml:space="preserve"> c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D60774">
        <w:rPr>
          <w:highlight w:val="cyan"/>
          <w:lang w:val="es-ES"/>
        </w:rPr>
        <w:t>Guía de Entrevista Nº2</w:t>
      </w:r>
      <w:r w:rsidR="00D60774">
        <w:rPr>
          <w:lang w:val="es-ES"/>
        </w:rPr>
        <w:t xml:space="preserve"> </w:t>
      </w:r>
      <w:r w:rsidR="00FA53D8">
        <w:rPr>
          <w:lang w:val="es-ES"/>
        </w:rPr>
        <w:t xml:space="preserve">para mostrar y recopilar información de percepción sobre ellos. Con esta segunda entrevista, se podrán encontrar posibles fallas de diseño para poder solucionarse antes del </w:t>
      </w:r>
      <w:proofErr w:type="spellStart"/>
      <w:r w:rsidR="00FA53D8">
        <w:rPr>
          <w:lang w:val="es-ES"/>
        </w:rPr>
        <w:t>prototipado</w:t>
      </w:r>
      <w:proofErr w:type="spellEnd"/>
      <w:r w:rsidR="00FA53D8">
        <w:rPr>
          <w:lang w:val="es-ES"/>
        </w:rPr>
        <w:t xml:space="preserve"> final.</w:t>
      </w:r>
    </w:p>
    <w:p w14:paraId="10E4F3D1" w14:textId="77777777" w:rsidR="00AD24A3" w:rsidRPr="00446CFD" w:rsidRDefault="00AD24A3" w:rsidP="005F0C3A">
      <w:pPr>
        <w:jc w:val="both"/>
        <w:rPr>
          <w:lang w:val="es-ES"/>
        </w:rPr>
      </w:pPr>
    </w:p>
    <w:p w14:paraId="13CFC7EB" w14:textId="77777777" w:rsidR="007E6170" w:rsidRPr="00F13E49" w:rsidRDefault="007E6170" w:rsidP="005F0C3A">
      <w:pPr>
        <w:pStyle w:val="Prrafodelista"/>
        <w:numPr>
          <w:ilvl w:val="3"/>
          <w:numId w:val="1"/>
        </w:numPr>
        <w:jc w:val="both"/>
        <w:rPr>
          <w:lang w:val="es-ES"/>
        </w:rPr>
      </w:pPr>
      <w:proofErr w:type="spellStart"/>
      <w:r w:rsidRPr="00F13E49">
        <w:rPr>
          <w:lang w:val="es-ES"/>
        </w:rPr>
        <w:t>Testing</w:t>
      </w:r>
      <w:proofErr w:type="spellEnd"/>
      <w:r w:rsidRPr="00F13E49">
        <w:rPr>
          <w:lang w:val="es-ES"/>
        </w:rPr>
        <w:t xml:space="preserve"> de prototipos</w:t>
      </w:r>
      <w:r w:rsidR="00E45BD5" w:rsidRPr="00F13E49">
        <w:rPr>
          <w:lang w:val="es-ES"/>
        </w:rPr>
        <w:t xml:space="preserve"> por usuarios</w:t>
      </w:r>
    </w:p>
    <w:p w14:paraId="25352E81" w14:textId="77777777" w:rsidR="00E45BD5" w:rsidRPr="00E45BD5" w:rsidRDefault="00E45BD5" w:rsidP="005F0C3A">
      <w:pPr>
        <w:jc w:val="both"/>
        <w:rPr>
          <w:lang w:val="es-ES"/>
        </w:rPr>
      </w:pPr>
    </w:p>
    <w:p w14:paraId="0445E42F" w14:textId="60A62445" w:rsidR="007E6170" w:rsidRPr="00446CFD" w:rsidRDefault="00213EAB" w:rsidP="005F0C3A">
      <w:pPr>
        <w:jc w:val="both"/>
        <w:rPr>
          <w:lang w:val="es-ES"/>
        </w:rPr>
      </w:pPr>
      <w:r>
        <w:rPr>
          <w:lang w:val="es-ES"/>
        </w:rPr>
        <w:t>Para poder hacer un análisis sobre com</w:t>
      </w:r>
      <w:r w:rsidR="00FA53D8">
        <w:rPr>
          <w:lang w:val="es-ES"/>
        </w:rPr>
        <w:t xml:space="preserve">o los diversos usuarios </w:t>
      </w:r>
      <w:proofErr w:type="spellStart"/>
      <w:r w:rsidR="00FA53D8">
        <w:rPr>
          <w:lang w:val="es-ES"/>
        </w:rPr>
        <w:t>utilizarian</w:t>
      </w:r>
      <w:proofErr w:type="spellEnd"/>
      <w:r>
        <w:rPr>
          <w:lang w:val="es-ES"/>
        </w:rPr>
        <w:t xml:space="preserve"> el sistema para realizar las tareas asignadas, se procederá a hacer una grabación sobre el uso del sistema, esta grabación se realizará desde la misma </w:t>
      </w:r>
      <w:proofErr w:type="spellStart"/>
      <w:r w:rsidR="005F0C3A">
        <w:rPr>
          <w:lang w:val="es-ES"/>
        </w:rPr>
        <w:t>t</w:t>
      </w:r>
      <w:r>
        <w:rPr>
          <w:lang w:val="es-ES"/>
        </w:rPr>
        <w:t>ablet</w:t>
      </w:r>
      <w:proofErr w:type="spellEnd"/>
      <w:r>
        <w:rPr>
          <w:lang w:val="es-ES"/>
        </w:rPr>
        <w:t xml:space="preserve"> donde harán la prueba del prototipo ya que existen herramientas </w:t>
      </w:r>
      <w:r w:rsidR="00AA5FA4">
        <w:rPr>
          <w:lang w:val="es-ES"/>
        </w:rPr>
        <w:t xml:space="preserve">como </w:t>
      </w:r>
      <w:proofErr w:type="spellStart"/>
      <w:r w:rsidR="00AA5FA4">
        <w:rPr>
          <w:lang w:val="es-ES"/>
        </w:rPr>
        <w:t>Lookback</w:t>
      </w:r>
      <w:proofErr w:type="spellEnd"/>
      <w:r w:rsidR="00AA5FA4">
        <w:rPr>
          <w:lang w:val="es-ES"/>
        </w:rPr>
        <w:t xml:space="preserve"> que permiten grabar tanto la pantalla como video y voz</w:t>
      </w:r>
      <w:del w:id="168" w:author="Cesar Carcamo" w:date="2017-05-10T10:07:00Z">
        <w:r w:rsidR="00AA5FA4" w:rsidDel="00FB0809">
          <w:rPr>
            <w:lang w:val="es-ES"/>
          </w:rPr>
          <w:delText xml:space="preserve"> a través de la cámara frontal</w:delText>
        </w:r>
      </w:del>
      <w:r w:rsidR="00AA5FA4">
        <w:rPr>
          <w:lang w:val="es-ES"/>
        </w:rPr>
        <w:t>. Esto permite que se pueda tener un registro de cómo reaccionaron los usuarios mediante palabras y/o gestos ante el sistema web que se les presenta en pantalla, adicionalmente se puede ver</w:t>
      </w:r>
      <w:del w:id="169" w:author="Cesar Carcamo" w:date="2017-05-10T10:07:00Z">
        <w:r w:rsidR="00AA5FA4" w:rsidDel="00FB0809">
          <w:rPr>
            <w:lang w:val="es-ES"/>
          </w:rPr>
          <w:delText xml:space="preserve"> en</w:delText>
        </w:r>
      </w:del>
      <w:r w:rsidR="00AA5FA4">
        <w:rPr>
          <w:lang w:val="es-ES"/>
        </w:rPr>
        <w:t xml:space="preserve"> qu</w:t>
      </w:r>
      <w:ins w:id="170" w:author="Cesar Carcamo" w:date="2017-05-10T10:07:00Z">
        <w:r w:rsidR="00FB0809">
          <w:rPr>
            <w:lang w:val="es-ES"/>
          </w:rPr>
          <w:t>é</w:t>
        </w:r>
      </w:ins>
      <w:del w:id="171" w:author="Cesar Carcamo" w:date="2017-05-10T10:07:00Z">
        <w:r w:rsidR="00AA5FA4" w:rsidDel="00FB0809">
          <w:rPr>
            <w:lang w:val="es-ES"/>
          </w:rPr>
          <w:delText>e</w:delText>
        </w:r>
      </w:del>
      <w:r w:rsidR="00AA5FA4">
        <w:rPr>
          <w:lang w:val="es-ES"/>
        </w:rPr>
        <w:t xml:space="preserve"> partes de la pantalla tocaron para poder identificar posibles errores de diseño que dificulten la realización de tareas.</w:t>
      </w:r>
      <w:r w:rsidR="004F0912">
        <w:rPr>
          <w:lang w:val="es-ES"/>
        </w:rPr>
        <w:t xml:space="preserve"> </w:t>
      </w:r>
    </w:p>
    <w:p w14:paraId="084F7FF9" w14:textId="77777777" w:rsidR="007E6170" w:rsidRPr="00446CFD" w:rsidRDefault="007E6170" w:rsidP="005F0C3A">
      <w:pPr>
        <w:jc w:val="both"/>
        <w:rPr>
          <w:lang w:val="es-ES"/>
        </w:rPr>
      </w:pPr>
    </w:p>
    <w:p w14:paraId="6CED1CF7" w14:textId="77777777" w:rsidR="007E6170" w:rsidRPr="00446CFD" w:rsidRDefault="007E6170" w:rsidP="005F0C3A">
      <w:pPr>
        <w:pStyle w:val="Prrafodelista"/>
        <w:numPr>
          <w:ilvl w:val="2"/>
          <w:numId w:val="1"/>
        </w:numPr>
        <w:jc w:val="both"/>
        <w:rPr>
          <w:lang w:val="es-ES"/>
        </w:rPr>
      </w:pPr>
      <w:r w:rsidRPr="00446CFD">
        <w:rPr>
          <w:lang w:val="es-ES"/>
        </w:rPr>
        <w:t>Parte cuantitativa</w:t>
      </w:r>
    </w:p>
    <w:p w14:paraId="5F7D21B2" w14:textId="77777777" w:rsidR="007E6170" w:rsidRPr="00446CFD" w:rsidRDefault="007E6170" w:rsidP="005F0C3A">
      <w:pPr>
        <w:jc w:val="both"/>
        <w:rPr>
          <w:lang w:val="es-ES"/>
        </w:rPr>
      </w:pPr>
    </w:p>
    <w:p w14:paraId="5E828E24" w14:textId="77777777" w:rsidR="007E6170" w:rsidRPr="00446CFD" w:rsidRDefault="007E6170" w:rsidP="005F0C3A">
      <w:pPr>
        <w:jc w:val="both"/>
        <w:rPr>
          <w:lang w:val="es-ES"/>
        </w:rPr>
      </w:pPr>
      <w:r w:rsidRPr="00446CFD">
        <w:rPr>
          <w:lang w:val="es-ES"/>
        </w:rPr>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5193EB2C" w14:textId="77777777" w:rsidR="007E6170" w:rsidRPr="00446CFD" w:rsidRDefault="007E6170" w:rsidP="005F0C3A">
      <w:pPr>
        <w:jc w:val="both"/>
        <w:rPr>
          <w:lang w:val="es-ES"/>
        </w:rPr>
      </w:pPr>
    </w:p>
    <w:p w14:paraId="32B1C6A2" w14:textId="77777777" w:rsidR="007E6170" w:rsidRPr="00446CFD" w:rsidRDefault="007E6170" w:rsidP="005F0C3A">
      <w:pPr>
        <w:pStyle w:val="Prrafodelista"/>
        <w:numPr>
          <w:ilvl w:val="0"/>
          <w:numId w:val="5"/>
        </w:numPr>
        <w:jc w:val="both"/>
        <w:rPr>
          <w:lang w:val="es-ES"/>
        </w:rPr>
      </w:pPr>
      <w:r w:rsidRPr="00446CFD">
        <w:rPr>
          <w:lang w:val="es-ES"/>
        </w:rPr>
        <w:t>Totalmente en desacuerdo</w:t>
      </w:r>
    </w:p>
    <w:p w14:paraId="691E11E9" w14:textId="77777777" w:rsidR="007E6170" w:rsidRPr="00446CFD" w:rsidRDefault="007E6170" w:rsidP="005F0C3A">
      <w:pPr>
        <w:pStyle w:val="Prrafodelista"/>
        <w:numPr>
          <w:ilvl w:val="0"/>
          <w:numId w:val="5"/>
        </w:numPr>
        <w:jc w:val="both"/>
        <w:rPr>
          <w:lang w:val="es-ES"/>
        </w:rPr>
      </w:pPr>
      <w:r w:rsidRPr="00446CFD">
        <w:rPr>
          <w:lang w:val="es-ES"/>
        </w:rPr>
        <w:t>En Desacuerdo</w:t>
      </w:r>
    </w:p>
    <w:p w14:paraId="41A20869" w14:textId="77777777" w:rsidR="007E6170" w:rsidRPr="00446CFD" w:rsidRDefault="007E6170" w:rsidP="005F0C3A">
      <w:pPr>
        <w:pStyle w:val="Prrafodelista"/>
        <w:numPr>
          <w:ilvl w:val="0"/>
          <w:numId w:val="5"/>
        </w:numPr>
        <w:jc w:val="both"/>
        <w:rPr>
          <w:lang w:val="es-ES"/>
        </w:rPr>
      </w:pPr>
      <w:r w:rsidRPr="00446CFD">
        <w:rPr>
          <w:lang w:val="es-ES"/>
        </w:rPr>
        <w:t>Ni de acuerdo ni en desacuerdo</w:t>
      </w:r>
    </w:p>
    <w:p w14:paraId="00298C26" w14:textId="77777777" w:rsidR="007E6170" w:rsidRPr="00446CFD" w:rsidRDefault="007E6170" w:rsidP="005F0C3A">
      <w:pPr>
        <w:pStyle w:val="Prrafodelista"/>
        <w:numPr>
          <w:ilvl w:val="0"/>
          <w:numId w:val="5"/>
        </w:numPr>
        <w:jc w:val="both"/>
        <w:rPr>
          <w:lang w:val="es-ES"/>
        </w:rPr>
      </w:pPr>
      <w:r w:rsidRPr="00446CFD">
        <w:rPr>
          <w:lang w:val="es-ES"/>
        </w:rPr>
        <w:t>De Acuerdo</w:t>
      </w:r>
    </w:p>
    <w:p w14:paraId="54F245C6" w14:textId="77777777" w:rsidR="007E6170" w:rsidRPr="00446CFD" w:rsidRDefault="007E6170" w:rsidP="005F0C3A">
      <w:pPr>
        <w:pStyle w:val="Prrafodelista"/>
        <w:numPr>
          <w:ilvl w:val="0"/>
          <w:numId w:val="5"/>
        </w:numPr>
        <w:jc w:val="both"/>
        <w:rPr>
          <w:lang w:val="es-ES"/>
        </w:rPr>
      </w:pPr>
      <w:r w:rsidRPr="00446CFD">
        <w:rPr>
          <w:lang w:val="es-ES"/>
        </w:rPr>
        <w:t>Totalmente de acuerdo</w:t>
      </w:r>
    </w:p>
    <w:p w14:paraId="6D6BB111" w14:textId="77777777" w:rsidR="007E6170" w:rsidRPr="00446CFD" w:rsidRDefault="007E6170" w:rsidP="005F0C3A">
      <w:pPr>
        <w:jc w:val="both"/>
        <w:rPr>
          <w:lang w:val="es-ES"/>
        </w:rPr>
      </w:pPr>
    </w:p>
    <w:p w14:paraId="5774D63B" w14:textId="77777777" w:rsidR="007E6170" w:rsidRPr="00446CFD" w:rsidRDefault="007E6170" w:rsidP="005F0C3A">
      <w:pPr>
        <w:jc w:val="both"/>
        <w:rPr>
          <w:lang w:val="es-ES"/>
        </w:rPr>
      </w:pPr>
      <w:r w:rsidRPr="00446CFD">
        <w:rPr>
          <w:lang w:val="es-ES"/>
        </w:rPr>
        <w:t>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14:paraId="384B756B" w14:textId="77777777" w:rsidR="007E6170" w:rsidRPr="007E6170" w:rsidRDefault="007E6170" w:rsidP="005F0C3A">
      <w:pPr>
        <w:jc w:val="both"/>
        <w:rPr>
          <w:highlight w:val="yellow"/>
          <w:lang w:val="es-ES"/>
        </w:rPr>
      </w:pPr>
    </w:p>
    <w:p w14:paraId="185B564B" w14:textId="77777777" w:rsidR="003B2807" w:rsidRPr="00C4509A" w:rsidRDefault="008921DC" w:rsidP="005F0C3A">
      <w:pPr>
        <w:pStyle w:val="Prrafodelista"/>
        <w:numPr>
          <w:ilvl w:val="0"/>
          <w:numId w:val="1"/>
        </w:numPr>
        <w:jc w:val="both"/>
        <w:rPr>
          <w:lang w:val="es-ES"/>
        </w:rPr>
      </w:pPr>
      <w:r w:rsidRPr="00C4509A">
        <w:rPr>
          <w:lang w:val="es-ES"/>
        </w:rPr>
        <w:t>Cronograma</w:t>
      </w:r>
    </w:p>
    <w:p w14:paraId="030A298E" w14:textId="77777777" w:rsidR="009B45F6" w:rsidRDefault="009B45F6" w:rsidP="005F0C3A">
      <w:pPr>
        <w:jc w:val="both"/>
        <w:rPr>
          <w:lang w:val="es-ES"/>
        </w:rPr>
      </w:pPr>
    </w:p>
    <w:tbl>
      <w:tblPr>
        <w:tblStyle w:val="Tablaconcuadrcula"/>
        <w:tblW w:w="5000" w:type="pct"/>
        <w:tblLook w:val="04A0" w:firstRow="1" w:lastRow="0" w:firstColumn="1" w:lastColumn="0" w:noHBand="0" w:noVBand="1"/>
      </w:tblPr>
      <w:tblGrid>
        <w:gridCol w:w="3666"/>
        <w:gridCol w:w="471"/>
        <w:gridCol w:w="470"/>
        <w:gridCol w:w="470"/>
        <w:gridCol w:w="470"/>
        <w:gridCol w:w="470"/>
        <w:gridCol w:w="470"/>
        <w:gridCol w:w="470"/>
        <w:gridCol w:w="470"/>
        <w:gridCol w:w="470"/>
        <w:gridCol w:w="591"/>
      </w:tblGrid>
      <w:tr w:rsidR="00C8627A" w14:paraId="24CA263A" w14:textId="77777777" w:rsidTr="004026D1">
        <w:tc>
          <w:tcPr>
            <w:tcW w:w="2159" w:type="pct"/>
            <w:vMerge w:val="restart"/>
          </w:tcPr>
          <w:p w14:paraId="37E8E9CE" w14:textId="77777777" w:rsidR="00C8627A" w:rsidRDefault="00C8627A" w:rsidP="005F0C3A">
            <w:pPr>
              <w:jc w:val="both"/>
              <w:rPr>
                <w:lang w:val="es-ES"/>
              </w:rPr>
            </w:pPr>
            <w:r>
              <w:rPr>
                <w:lang w:val="es-ES"/>
              </w:rPr>
              <w:t>Concepto</w:t>
            </w:r>
          </w:p>
        </w:tc>
        <w:tc>
          <w:tcPr>
            <w:tcW w:w="2841" w:type="pct"/>
            <w:gridSpan w:val="10"/>
          </w:tcPr>
          <w:p w14:paraId="7D5E46AC" w14:textId="77777777" w:rsidR="00C8627A" w:rsidRPr="00DA3419" w:rsidRDefault="00C8627A" w:rsidP="005F0C3A">
            <w:pPr>
              <w:jc w:val="both"/>
              <w:rPr>
                <w:sz w:val="21"/>
                <w:szCs w:val="21"/>
                <w:lang w:val="es-ES"/>
              </w:rPr>
            </w:pPr>
            <w:r>
              <w:rPr>
                <w:sz w:val="21"/>
                <w:szCs w:val="21"/>
                <w:lang w:val="es-ES"/>
              </w:rPr>
              <w:t># Mes</w:t>
            </w:r>
          </w:p>
        </w:tc>
      </w:tr>
      <w:tr w:rsidR="00C8627A" w14:paraId="38988DFC" w14:textId="77777777" w:rsidTr="004026D1">
        <w:tc>
          <w:tcPr>
            <w:tcW w:w="2159" w:type="pct"/>
            <w:vMerge/>
          </w:tcPr>
          <w:p w14:paraId="7A294EB7" w14:textId="77777777" w:rsidR="00C8627A" w:rsidRDefault="00C8627A" w:rsidP="005F0C3A">
            <w:pPr>
              <w:jc w:val="both"/>
              <w:rPr>
                <w:lang w:val="es-ES"/>
              </w:rPr>
            </w:pPr>
          </w:p>
        </w:tc>
        <w:tc>
          <w:tcPr>
            <w:tcW w:w="277" w:type="pct"/>
          </w:tcPr>
          <w:p w14:paraId="1DBDC5E8" w14:textId="77777777" w:rsidR="00C8627A" w:rsidRPr="00DA3419" w:rsidRDefault="00C8627A" w:rsidP="005F0C3A">
            <w:pPr>
              <w:jc w:val="both"/>
              <w:rPr>
                <w:sz w:val="21"/>
                <w:szCs w:val="21"/>
                <w:lang w:val="es-ES"/>
              </w:rPr>
            </w:pPr>
            <w:r w:rsidRPr="00DA3419">
              <w:rPr>
                <w:sz w:val="21"/>
                <w:szCs w:val="21"/>
                <w:lang w:val="es-ES"/>
              </w:rPr>
              <w:t>1</w:t>
            </w:r>
          </w:p>
        </w:tc>
        <w:tc>
          <w:tcPr>
            <w:tcW w:w="277" w:type="pct"/>
          </w:tcPr>
          <w:p w14:paraId="145E1FD7" w14:textId="77777777" w:rsidR="00C8627A" w:rsidRPr="00DA3419" w:rsidRDefault="00C8627A" w:rsidP="005F0C3A">
            <w:pPr>
              <w:jc w:val="both"/>
              <w:rPr>
                <w:sz w:val="21"/>
                <w:szCs w:val="21"/>
                <w:lang w:val="es-ES"/>
              </w:rPr>
            </w:pPr>
            <w:r w:rsidRPr="00DA3419">
              <w:rPr>
                <w:sz w:val="21"/>
                <w:szCs w:val="21"/>
                <w:lang w:val="es-ES"/>
              </w:rPr>
              <w:t>2</w:t>
            </w:r>
          </w:p>
        </w:tc>
        <w:tc>
          <w:tcPr>
            <w:tcW w:w="277" w:type="pct"/>
          </w:tcPr>
          <w:p w14:paraId="79F82450" w14:textId="77777777" w:rsidR="00C8627A" w:rsidRPr="00DA3419" w:rsidRDefault="00C8627A" w:rsidP="005F0C3A">
            <w:pPr>
              <w:jc w:val="both"/>
              <w:rPr>
                <w:sz w:val="21"/>
                <w:szCs w:val="21"/>
                <w:lang w:val="es-ES"/>
              </w:rPr>
            </w:pPr>
            <w:r w:rsidRPr="00DA3419">
              <w:rPr>
                <w:sz w:val="21"/>
                <w:szCs w:val="21"/>
                <w:lang w:val="es-ES"/>
              </w:rPr>
              <w:t>3</w:t>
            </w:r>
          </w:p>
        </w:tc>
        <w:tc>
          <w:tcPr>
            <w:tcW w:w="277" w:type="pct"/>
          </w:tcPr>
          <w:p w14:paraId="3F960D85" w14:textId="77777777" w:rsidR="00C8627A" w:rsidRPr="00DA3419" w:rsidRDefault="00C8627A" w:rsidP="005F0C3A">
            <w:pPr>
              <w:jc w:val="both"/>
              <w:rPr>
                <w:sz w:val="21"/>
                <w:szCs w:val="21"/>
                <w:lang w:val="es-ES"/>
              </w:rPr>
            </w:pPr>
            <w:r>
              <w:rPr>
                <w:sz w:val="21"/>
                <w:szCs w:val="21"/>
                <w:lang w:val="es-ES"/>
              </w:rPr>
              <w:t>4</w:t>
            </w:r>
          </w:p>
        </w:tc>
        <w:tc>
          <w:tcPr>
            <w:tcW w:w="277" w:type="pct"/>
          </w:tcPr>
          <w:p w14:paraId="7A9175EA" w14:textId="77777777" w:rsidR="00C8627A" w:rsidRPr="00DA3419" w:rsidRDefault="00C8627A" w:rsidP="005F0C3A">
            <w:pPr>
              <w:jc w:val="both"/>
              <w:rPr>
                <w:sz w:val="21"/>
                <w:szCs w:val="21"/>
                <w:lang w:val="es-ES"/>
              </w:rPr>
            </w:pPr>
            <w:r>
              <w:rPr>
                <w:sz w:val="21"/>
                <w:szCs w:val="21"/>
                <w:lang w:val="es-ES"/>
              </w:rPr>
              <w:t>5</w:t>
            </w:r>
          </w:p>
        </w:tc>
        <w:tc>
          <w:tcPr>
            <w:tcW w:w="277" w:type="pct"/>
          </w:tcPr>
          <w:p w14:paraId="3965809A" w14:textId="77777777" w:rsidR="00C8627A" w:rsidRPr="00DA3419" w:rsidRDefault="00C8627A" w:rsidP="005F0C3A">
            <w:pPr>
              <w:jc w:val="both"/>
              <w:rPr>
                <w:sz w:val="21"/>
                <w:szCs w:val="21"/>
                <w:lang w:val="es-ES"/>
              </w:rPr>
            </w:pPr>
            <w:r>
              <w:rPr>
                <w:sz w:val="21"/>
                <w:szCs w:val="21"/>
                <w:lang w:val="es-ES"/>
              </w:rPr>
              <w:t>6</w:t>
            </w:r>
          </w:p>
        </w:tc>
        <w:tc>
          <w:tcPr>
            <w:tcW w:w="277" w:type="pct"/>
          </w:tcPr>
          <w:p w14:paraId="060371AF" w14:textId="77777777" w:rsidR="00C8627A" w:rsidRPr="00DA3419" w:rsidRDefault="00C8627A" w:rsidP="005F0C3A">
            <w:pPr>
              <w:jc w:val="both"/>
              <w:rPr>
                <w:sz w:val="21"/>
                <w:szCs w:val="21"/>
                <w:lang w:val="es-ES"/>
              </w:rPr>
            </w:pPr>
            <w:r>
              <w:rPr>
                <w:sz w:val="21"/>
                <w:szCs w:val="21"/>
                <w:lang w:val="es-ES"/>
              </w:rPr>
              <w:t>7</w:t>
            </w:r>
          </w:p>
        </w:tc>
        <w:tc>
          <w:tcPr>
            <w:tcW w:w="277" w:type="pct"/>
          </w:tcPr>
          <w:p w14:paraId="4D2D02F7" w14:textId="77777777" w:rsidR="00C8627A" w:rsidRPr="00DA3419" w:rsidRDefault="00C8627A" w:rsidP="005F0C3A">
            <w:pPr>
              <w:jc w:val="both"/>
              <w:rPr>
                <w:sz w:val="21"/>
                <w:szCs w:val="21"/>
                <w:lang w:val="es-ES"/>
              </w:rPr>
            </w:pPr>
            <w:r>
              <w:rPr>
                <w:sz w:val="21"/>
                <w:szCs w:val="21"/>
                <w:lang w:val="es-ES"/>
              </w:rPr>
              <w:t>8</w:t>
            </w:r>
          </w:p>
        </w:tc>
        <w:tc>
          <w:tcPr>
            <w:tcW w:w="277" w:type="pct"/>
          </w:tcPr>
          <w:p w14:paraId="52D7A701" w14:textId="77777777" w:rsidR="00C8627A" w:rsidRPr="00DA3419" w:rsidRDefault="00C8627A" w:rsidP="005F0C3A">
            <w:pPr>
              <w:jc w:val="both"/>
              <w:rPr>
                <w:sz w:val="21"/>
                <w:szCs w:val="21"/>
                <w:lang w:val="es-ES"/>
              </w:rPr>
            </w:pPr>
            <w:r>
              <w:rPr>
                <w:sz w:val="21"/>
                <w:szCs w:val="21"/>
                <w:lang w:val="es-ES"/>
              </w:rPr>
              <w:t>9</w:t>
            </w:r>
          </w:p>
        </w:tc>
        <w:tc>
          <w:tcPr>
            <w:tcW w:w="348" w:type="pct"/>
          </w:tcPr>
          <w:p w14:paraId="362EB312" w14:textId="77777777" w:rsidR="00C8627A" w:rsidRPr="00DA3419" w:rsidRDefault="00C8627A" w:rsidP="005F0C3A">
            <w:pPr>
              <w:jc w:val="both"/>
              <w:rPr>
                <w:sz w:val="21"/>
                <w:szCs w:val="21"/>
                <w:lang w:val="es-ES"/>
              </w:rPr>
            </w:pPr>
            <w:r>
              <w:rPr>
                <w:sz w:val="21"/>
                <w:szCs w:val="21"/>
                <w:lang w:val="es-ES"/>
              </w:rPr>
              <w:t>10</w:t>
            </w:r>
          </w:p>
        </w:tc>
      </w:tr>
      <w:tr w:rsidR="00DA3419" w14:paraId="18146464" w14:textId="77777777" w:rsidTr="004026D1">
        <w:tc>
          <w:tcPr>
            <w:tcW w:w="2159" w:type="pct"/>
          </w:tcPr>
          <w:p w14:paraId="4F8BCB39" w14:textId="3585E6BE" w:rsidR="00DA3419" w:rsidRPr="00D53AB2" w:rsidRDefault="00C4509A" w:rsidP="005F0C3A">
            <w:pPr>
              <w:pStyle w:val="Prrafodelista"/>
              <w:numPr>
                <w:ilvl w:val="0"/>
                <w:numId w:val="11"/>
              </w:numPr>
              <w:jc w:val="both"/>
              <w:rPr>
                <w:lang w:val="es-ES"/>
              </w:rPr>
            </w:pPr>
            <w:proofErr w:type="spellStart"/>
            <w:r>
              <w:rPr>
                <w:lang w:val="es-ES"/>
              </w:rPr>
              <w:t>Analisis</w:t>
            </w:r>
            <w:proofErr w:type="spellEnd"/>
            <w:r>
              <w:rPr>
                <w:lang w:val="es-ES"/>
              </w:rPr>
              <w:t xml:space="preserve"> del sistema actual de SUSALUD</w:t>
            </w:r>
          </w:p>
        </w:tc>
        <w:tc>
          <w:tcPr>
            <w:tcW w:w="277" w:type="pct"/>
          </w:tcPr>
          <w:p w14:paraId="410018E8" w14:textId="6CF1D76B" w:rsidR="00DA3419" w:rsidRDefault="00C4509A" w:rsidP="005F0C3A">
            <w:pPr>
              <w:jc w:val="both"/>
              <w:rPr>
                <w:lang w:val="es-ES"/>
              </w:rPr>
            </w:pPr>
            <w:r>
              <w:rPr>
                <w:lang w:val="es-ES"/>
              </w:rPr>
              <w:t>X</w:t>
            </w:r>
          </w:p>
        </w:tc>
        <w:tc>
          <w:tcPr>
            <w:tcW w:w="277" w:type="pct"/>
          </w:tcPr>
          <w:p w14:paraId="3BC855E5" w14:textId="77777777" w:rsidR="00DA3419" w:rsidRDefault="00DA3419" w:rsidP="005F0C3A">
            <w:pPr>
              <w:jc w:val="both"/>
              <w:rPr>
                <w:lang w:val="es-ES"/>
              </w:rPr>
            </w:pPr>
          </w:p>
        </w:tc>
        <w:tc>
          <w:tcPr>
            <w:tcW w:w="277" w:type="pct"/>
          </w:tcPr>
          <w:p w14:paraId="0F941553" w14:textId="77777777" w:rsidR="00DA3419" w:rsidRDefault="00DA3419" w:rsidP="005F0C3A">
            <w:pPr>
              <w:jc w:val="both"/>
              <w:rPr>
                <w:lang w:val="es-ES"/>
              </w:rPr>
            </w:pPr>
          </w:p>
        </w:tc>
        <w:tc>
          <w:tcPr>
            <w:tcW w:w="277" w:type="pct"/>
          </w:tcPr>
          <w:p w14:paraId="3F02D08B" w14:textId="77777777" w:rsidR="00DA3419" w:rsidRDefault="00DA3419" w:rsidP="005F0C3A">
            <w:pPr>
              <w:jc w:val="both"/>
              <w:rPr>
                <w:lang w:val="es-ES"/>
              </w:rPr>
            </w:pPr>
          </w:p>
        </w:tc>
        <w:tc>
          <w:tcPr>
            <w:tcW w:w="277" w:type="pct"/>
          </w:tcPr>
          <w:p w14:paraId="6A073198" w14:textId="77777777" w:rsidR="00DA3419" w:rsidRDefault="00DA3419" w:rsidP="005F0C3A">
            <w:pPr>
              <w:jc w:val="both"/>
              <w:rPr>
                <w:lang w:val="es-ES"/>
              </w:rPr>
            </w:pPr>
          </w:p>
        </w:tc>
        <w:tc>
          <w:tcPr>
            <w:tcW w:w="277" w:type="pct"/>
          </w:tcPr>
          <w:p w14:paraId="310690E7" w14:textId="77777777" w:rsidR="00DA3419" w:rsidRDefault="00DA3419" w:rsidP="005F0C3A">
            <w:pPr>
              <w:jc w:val="both"/>
              <w:rPr>
                <w:lang w:val="es-ES"/>
              </w:rPr>
            </w:pPr>
          </w:p>
        </w:tc>
        <w:tc>
          <w:tcPr>
            <w:tcW w:w="277" w:type="pct"/>
          </w:tcPr>
          <w:p w14:paraId="63F1AAFC" w14:textId="77777777" w:rsidR="00DA3419" w:rsidRDefault="00DA3419" w:rsidP="005F0C3A">
            <w:pPr>
              <w:jc w:val="both"/>
              <w:rPr>
                <w:lang w:val="es-ES"/>
              </w:rPr>
            </w:pPr>
          </w:p>
        </w:tc>
        <w:tc>
          <w:tcPr>
            <w:tcW w:w="277" w:type="pct"/>
          </w:tcPr>
          <w:p w14:paraId="493960CF" w14:textId="77777777" w:rsidR="00DA3419" w:rsidRDefault="00DA3419" w:rsidP="005F0C3A">
            <w:pPr>
              <w:jc w:val="both"/>
              <w:rPr>
                <w:lang w:val="es-ES"/>
              </w:rPr>
            </w:pPr>
          </w:p>
        </w:tc>
        <w:tc>
          <w:tcPr>
            <w:tcW w:w="277" w:type="pct"/>
          </w:tcPr>
          <w:p w14:paraId="3943C82E" w14:textId="77777777" w:rsidR="00DA3419" w:rsidRDefault="00DA3419" w:rsidP="005F0C3A">
            <w:pPr>
              <w:jc w:val="both"/>
              <w:rPr>
                <w:lang w:val="es-ES"/>
              </w:rPr>
            </w:pPr>
          </w:p>
        </w:tc>
        <w:tc>
          <w:tcPr>
            <w:tcW w:w="348" w:type="pct"/>
          </w:tcPr>
          <w:p w14:paraId="78636486" w14:textId="77777777" w:rsidR="00DA3419" w:rsidRDefault="00DA3419" w:rsidP="005F0C3A">
            <w:pPr>
              <w:jc w:val="both"/>
              <w:rPr>
                <w:lang w:val="es-ES"/>
              </w:rPr>
            </w:pPr>
          </w:p>
        </w:tc>
      </w:tr>
      <w:tr w:rsidR="00DA3419" w14:paraId="0E97005C" w14:textId="77777777" w:rsidTr="004026D1">
        <w:tc>
          <w:tcPr>
            <w:tcW w:w="2159" w:type="pct"/>
          </w:tcPr>
          <w:p w14:paraId="615BFF9B" w14:textId="65E80CBC" w:rsidR="00DA3419" w:rsidRPr="00C4509A" w:rsidRDefault="00C4509A" w:rsidP="00C4509A">
            <w:pPr>
              <w:pStyle w:val="Prrafodelista"/>
              <w:numPr>
                <w:ilvl w:val="0"/>
                <w:numId w:val="11"/>
              </w:numPr>
              <w:jc w:val="both"/>
            </w:pPr>
            <w:proofErr w:type="spellStart"/>
            <w:r w:rsidRPr="00C4509A">
              <w:t>Analisis</w:t>
            </w:r>
            <w:proofErr w:type="spellEnd"/>
            <w:r w:rsidRPr="00C4509A">
              <w:t xml:space="preserve"> de requerimientos con SUSALUD, IPRESS, Publico general</w:t>
            </w:r>
          </w:p>
        </w:tc>
        <w:tc>
          <w:tcPr>
            <w:tcW w:w="277" w:type="pct"/>
          </w:tcPr>
          <w:p w14:paraId="2169CEC1" w14:textId="4F4A463D" w:rsidR="00DA3419" w:rsidRDefault="00DA3419" w:rsidP="005F0C3A">
            <w:pPr>
              <w:jc w:val="both"/>
              <w:rPr>
                <w:lang w:val="es-ES"/>
              </w:rPr>
            </w:pPr>
          </w:p>
        </w:tc>
        <w:tc>
          <w:tcPr>
            <w:tcW w:w="277" w:type="pct"/>
          </w:tcPr>
          <w:p w14:paraId="732D75BC" w14:textId="77777777" w:rsidR="00DA3419" w:rsidRDefault="004026D1" w:rsidP="005F0C3A">
            <w:pPr>
              <w:jc w:val="both"/>
              <w:rPr>
                <w:lang w:val="es-ES"/>
              </w:rPr>
            </w:pPr>
            <w:r>
              <w:rPr>
                <w:lang w:val="es-ES"/>
              </w:rPr>
              <w:t>X</w:t>
            </w:r>
          </w:p>
        </w:tc>
        <w:tc>
          <w:tcPr>
            <w:tcW w:w="277" w:type="pct"/>
          </w:tcPr>
          <w:p w14:paraId="320AB345" w14:textId="77777777" w:rsidR="00DA3419" w:rsidRDefault="00DA3419" w:rsidP="005F0C3A">
            <w:pPr>
              <w:jc w:val="both"/>
              <w:rPr>
                <w:lang w:val="es-ES"/>
              </w:rPr>
            </w:pPr>
          </w:p>
        </w:tc>
        <w:tc>
          <w:tcPr>
            <w:tcW w:w="277" w:type="pct"/>
          </w:tcPr>
          <w:p w14:paraId="5F8C2F36" w14:textId="77777777" w:rsidR="00DA3419" w:rsidRDefault="00DA3419" w:rsidP="005F0C3A">
            <w:pPr>
              <w:jc w:val="both"/>
              <w:rPr>
                <w:lang w:val="es-ES"/>
              </w:rPr>
            </w:pPr>
          </w:p>
        </w:tc>
        <w:tc>
          <w:tcPr>
            <w:tcW w:w="277" w:type="pct"/>
          </w:tcPr>
          <w:p w14:paraId="1FFC1FF5" w14:textId="77777777" w:rsidR="00DA3419" w:rsidRDefault="00DA3419" w:rsidP="005F0C3A">
            <w:pPr>
              <w:jc w:val="both"/>
              <w:rPr>
                <w:lang w:val="es-ES"/>
              </w:rPr>
            </w:pPr>
          </w:p>
        </w:tc>
        <w:tc>
          <w:tcPr>
            <w:tcW w:w="277" w:type="pct"/>
          </w:tcPr>
          <w:p w14:paraId="2662BEB7" w14:textId="77777777" w:rsidR="00DA3419" w:rsidRDefault="00DA3419" w:rsidP="005F0C3A">
            <w:pPr>
              <w:jc w:val="both"/>
              <w:rPr>
                <w:lang w:val="es-ES"/>
              </w:rPr>
            </w:pPr>
          </w:p>
        </w:tc>
        <w:tc>
          <w:tcPr>
            <w:tcW w:w="277" w:type="pct"/>
          </w:tcPr>
          <w:p w14:paraId="353B3B9D" w14:textId="77777777" w:rsidR="00DA3419" w:rsidRDefault="00DA3419" w:rsidP="005F0C3A">
            <w:pPr>
              <w:jc w:val="both"/>
              <w:rPr>
                <w:lang w:val="es-ES"/>
              </w:rPr>
            </w:pPr>
          </w:p>
        </w:tc>
        <w:tc>
          <w:tcPr>
            <w:tcW w:w="277" w:type="pct"/>
          </w:tcPr>
          <w:p w14:paraId="3C6AB44D" w14:textId="77777777" w:rsidR="00DA3419" w:rsidRDefault="00DA3419" w:rsidP="005F0C3A">
            <w:pPr>
              <w:jc w:val="both"/>
              <w:rPr>
                <w:lang w:val="es-ES"/>
              </w:rPr>
            </w:pPr>
          </w:p>
        </w:tc>
        <w:tc>
          <w:tcPr>
            <w:tcW w:w="277" w:type="pct"/>
          </w:tcPr>
          <w:p w14:paraId="6493C5A3" w14:textId="77777777" w:rsidR="00DA3419" w:rsidRDefault="00DA3419" w:rsidP="005F0C3A">
            <w:pPr>
              <w:jc w:val="both"/>
              <w:rPr>
                <w:lang w:val="es-ES"/>
              </w:rPr>
            </w:pPr>
          </w:p>
        </w:tc>
        <w:tc>
          <w:tcPr>
            <w:tcW w:w="348" w:type="pct"/>
          </w:tcPr>
          <w:p w14:paraId="1411EBFD" w14:textId="77777777" w:rsidR="00DA3419" w:rsidRDefault="00DA3419" w:rsidP="005F0C3A">
            <w:pPr>
              <w:jc w:val="both"/>
              <w:rPr>
                <w:lang w:val="es-ES"/>
              </w:rPr>
            </w:pPr>
          </w:p>
        </w:tc>
      </w:tr>
      <w:tr w:rsidR="00DA3419" w14:paraId="2CA16FBE" w14:textId="77777777" w:rsidTr="004026D1">
        <w:tc>
          <w:tcPr>
            <w:tcW w:w="2159" w:type="pct"/>
          </w:tcPr>
          <w:p w14:paraId="51F58CC8" w14:textId="335DAB20" w:rsidR="00DA3419" w:rsidRPr="00C4509A" w:rsidRDefault="00C4509A" w:rsidP="00C4509A">
            <w:pPr>
              <w:pStyle w:val="Prrafodelista"/>
              <w:numPr>
                <w:ilvl w:val="0"/>
                <w:numId w:val="11"/>
              </w:numPr>
              <w:jc w:val="both"/>
            </w:pPr>
            <w:proofErr w:type="spellStart"/>
            <w:r w:rsidRPr="00C4509A">
              <w:t>Identificaci</w:t>
            </w:r>
            <w:r w:rsidRPr="00C4509A">
              <w:rPr>
                <w:lang w:val="es-ES"/>
              </w:rPr>
              <w:t>ón</w:t>
            </w:r>
            <w:proofErr w:type="spellEnd"/>
            <w:r w:rsidRPr="00C4509A">
              <w:rPr>
                <w:lang w:val="es-ES"/>
              </w:rPr>
              <w:t xml:space="preserve"> de tipos de usuarios</w:t>
            </w:r>
          </w:p>
        </w:tc>
        <w:tc>
          <w:tcPr>
            <w:tcW w:w="277" w:type="pct"/>
          </w:tcPr>
          <w:p w14:paraId="5426B9CF" w14:textId="77777777" w:rsidR="00DA3419" w:rsidRDefault="00DA3419" w:rsidP="005F0C3A">
            <w:pPr>
              <w:jc w:val="both"/>
              <w:rPr>
                <w:lang w:val="es-ES"/>
              </w:rPr>
            </w:pPr>
          </w:p>
        </w:tc>
        <w:tc>
          <w:tcPr>
            <w:tcW w:w="277" w:type="pct"/>
          </w:tcPr>
          <w:p w14:paraId="6CB31C47" w14:textId="6F756973" w:rsidR="00DA3419" w:rsidRDefault="00DA3419" w:rsidP="005F0C3A">
            <w:pPr>
              <w:jc w:val="both"/>
              <w:rPr>
                <w:lang w:val="es-ES"/>
              </w:rPr>
            </w:pPr>
          </w:p>
        </w:tc>
        <w:tc>
          <w:tcPr>
            <w:tcW w:w="277" w:type="pct"/>
          </w:tcPr>
          <w:p w14:paraId="2E50C715" w14:textId="77777777" w:rsidR="00DA3419" w:rsidRDefault="004026D1" w:rsidP="005F0C3A">
            <w:pPr>
              <w:jc w:val="both"/>
              <w:rPr>
                <w:lang w:val="es-ES"/>
              </w:rPr>
            </w:pPr>
            <w:r>
              <w:rPr>
                <w:lang w:val="es-ES"/>
              </w:rPr>
              <w:t>X</w:t>
            </w:r>
          </w:p>
        </w:tc>
        <w:tc>
          <w:tcPr>
            <w:tcW w:w="277" w:type="pct"/>
          </w:tcPr>
          <w:p w14:paraId="6BF22AB2" w14:textId="496F722B" w:rsidR="00DA3419" w:rsidRDefault="00C4509A" w:rsidP="005F0C3A">
            <w:pPr>
              <w:jc w:val="both"/>
              <w:rPr>
                <w:lang w:val="es-ES"/>
              </w:rPr>
            </w:pPr>
            <w:r>
              <w:rPr>
                <w:lang w:val="es-ES"/>
              </w:rPr>
              <w:t>X</w:t>
            </w:r>
          </w:p>
        </w:tc>
        <w:tc>
          <w:tcPr>
            <w:tcW w:w="277" w:type="pct"/>
          </w:tcPr>
          <w:p w14:paraId="445CE61A" w14:textId="77777777" w:rsidR="00DA3419" w:rsidRDefault="00DA3419" w:rsidP="005F0C3A">
            <w:pPr>
              <w:jc w:val="both"/>
              <w:rPr>
                <w:lang w:val="es-ES"/>
              </w:rPr>
            </w:pPr>
          </w:p>
        </w:tc>
        <w:tc>
          <w:tcPr>
            <w:tcW w:w="277" w:type="pct"/>
          </w:tcPr>
          <w:p w14:paraId="3AF43B9A" w14:textId="77777777" w:rsidR="00DA3419" w:rsidRDefault="00DA3419" w:rsidP="005F0C3A">
            <w:pPr>
              <w:jc w:val="both"/>
              <w:rPr>
                <w:lang w:val="es-ES"/>
              </w:rPr>
            </w:pPr>
          </w:p>
        </w:tc>
        <w:tc>
          <w:tcPr>
            <w:tcW w:w="277" w:type="pct"/>
          </w:tcPr>
          <w:p w14:paraId="469F59B6" w14:textId="77777777" w:rsidR="00DA3419" w:rsidRDefault="00DA3419" w:rsidP="005F0C3A">
            <w:pPr>
              <w:jc w:val="both"/>
              <w:rPr>
                <w:lang w:val="es-ES"/>
              </w:rPr>
            </w:pPr>
          </w:p>
        </w:tc>
        <w:tc>
          <w:tcPr>
            <w:tcW w:w="277" w:type="pct"/>
          </w:tcPr>
          <w:p w14:paraId="6A4181FE" w14:textId="77777777" w:rsidR="00DA3419" w:rsidRDefault="00DA3419" w:rsidP="005F0C3A">
            <w:pPr>
              <w:jc w:val="both"/>
              <w:rPr>
                <w:lang w:val="es-ES"/>
              </w:rPr>
            </w:pPr>
          </w:p>
        </w:tc>
        <w:tc>
          <w:tcPr>
            <w:tcW w:w="277" w:type="pct"/>
          </w:tcPr>
          <w:p w14:paraId="6E24D62C" w14:textId="77777777" w:rsidR="00DA3419" w:rsidRDefault="00DA3419" w:rsidP="005F0C3A">
            <w:pPr>
              <w:jc w:val="both"/>
              <w:rPr>
                <w:lang w:val="es-ES"/>
              </w:rPr>
            </w:pPr>
          </w:p>
        </w:tc>
        <w:tc>
          <w:tcPr>
            <w:tcW w:w="348" w:type="pct"/>
          </w:tcPr>
          <w:p w14:paraId="16393B37" w14:textId="77777777" w:rsidR="00DA3419" w:rsidRDefault="00DA3419" w:rsidP="005F0C3A">
            <w:pPr>
              <w:jc w:val="both"/>
              <w:rPr>
                <w:lang w:val="es-ES"/>
              </w:rPr>
            </w:pPr>
          </w:p>
        </w:tc>
      </w:tr>
      <w:tr w:rsidR="00DA3419" w14:paraId="4B7B6898" w14:textId="77777777" w:rsidTr="004026D1">
        <w:tc>
          <w:tcPr>
            <w:tcW w:w="2159" w:type="pct"/>
          </w:tcPr>
          <w:p w14:paraId="48489FCB" w14:textId="3B277968" w:rsidR="00DA3419" w:rsidRPr="00C4509A" w:rsidRDefault="00C4509A" w:rsidP="00C4509A">
            <w:pPr>
              <w:pStyle w:val="Prrafodelista"/>
              <w:numPr>
                <w:ilvl w:val="1"/>
                <w:numId w:val="11"/>
              </w:numPr>
              <w:jc w:val="both"/>
            </w:pPr>
            <w:r>
              <w:t>Identificación de m</w:t>
            </w:r>
            <w:r w:rsidRPr="00C4509A">
              <w:t>etas por usuario</w:t>
            </w:r>
          </w:p>
        </w:tc>
        <w:tc>
          <w:tcPr>
            <w:tcW w:w="277" w:type="pct"/>
          </w:tcPr>
          <w:p w14:paraId="25270B6F" w14:textId="77777777" w:rsidR="00DA3419" w:rsidRDefault="00DA3419" w:rsidP="005F0C3A">
            <w:pPr>
              <w:jc w:val="both"/>
              <w:rPr>
                <w:lang w:val="es-ES"/>
              </w:rPr>
            </w:pPr>
          </w:p>
        </w:tc>
        <w:tc>
          <w:tcPr>
            <w:tcW w:w="277" w:type="pct"/>
          </w:tcPr>
          <w:p w14:paraId="65EE6F3F" w14:textId="77777777" w:rsidR="00DA3419" w:rsidRDefault="00DA3419" w:rsidP="005F0C3A">
            <w:pPr>
              <w:jc w:val="both"/>
              <w:rPr>
                <w:lang w:val="es-ES"/>
              </w:rPr>
            </w:pPr>
          </w:p>
        </w:tc>
        <w:tc>
          <w:tcPr>
            <w:tcW w:w="277" w:type="pct"/>
          </w:tcPr>
          <w:p w14:paraId="072EC07F" w14:textId="065B5213" w:rsidR="00DA3419" w:rsidRDefault="00C4509A" w:rsidP="005F0C3A">
            <w:pPr>
              <w:jc w:val="both"/>
              <w:rPr>
                <w:lang w:val="es-ES"/>
              </w:rPr>
            </w:pPr>
            <w:r>
              <w:rPr>
                <w:lang w:val="es-ES"/>
              </w:rPr>
              <w:t>X</w:t>
            </w:r>
          </w:p>
        </w:tc>
        <w:tc>
          <w:tcPr>
            <w:tcW w:w="277" w:type="pct"/>
          </w:tcPr>
          <w:p w14:paraId="279B7E3D" w14:textId="537BADD1" w:rsidR="00DA3419" w:rsidRDefault="00C4509A" w:rsidP="005F0C3A">
            <w:pPr>
              <w:jc w:val="both"/>
              <w:rPr>
                <w:lang w:val="es-ES"/>
              </w:rPr>
            </w:pPr>
            <w:r>
              <w:rPr>
                <w:lang w:val="es-ES"/>
              </w:rPr>
              <w:t>X</w:t>
            </w:r>
          </w:p>
        </w:tc>
        <w:tc>
          <w:tcPr>
            <w:tcW w:w="277" w:type="pct"/>
          </w:tcPr>
          <w:p w14:paraId="1346A32F" w14:textId="7C48E04C" w:rsidR="00DA3419" w:rsidRDefault="00DA3419" w:rsidP="005F0C3A">
            <w:pPr>
              <w:jc w:val="both"/>
              <w:rPr>
                <w:lang w:val="es-ES"/>
              </w:rPr>
            </w:pPr>
          </w:p>
        </w:tc>
        <w:tc>
          <w:tcPr>
            <w:tcW w:w="277" w:type="pct"/>
          </w:tcPr>
          <w:p w14:paraId="17EEFE52" w14:textId="77777777" w:rsidR="00DA3419" w:rsidRDefault="00DA3419" w:rsidP="005F0C3A">
            <w:pPr>
              <w:jc w:val="both"/>
              <w:rPr>
                <w:lang w:val="es-ES"/>
              </w:rPr>
            </w:pPr>
          </w:p>
        </w:tc>
        <w:tc>
          <w:tcPr>
            <w:tcW w:w="277" w:type="pct"/>
          </w:tcPr>
          <w:p w14:paraId="469F44C3" w14:textId="77777777" w:rsidR="00DA3419" w:rsidRDefault="00DA3419" w:rsidP="005F0C3A">
            <w:pPr>
              <w:jc w:val="both"/>
              <w:rPr>
                <w:lang w:val="es-ES"/>
              </w:rPr>
            </w:pPr>
          </w:p>
        </w:tc>
        <w:tc>
          <w:tcPr>
            <w:tcW w:w="277" w:type="pct"/>
          </w:tcPr>
          <w:p w14:paraId="671DD6C9" w14:textId="77777777" w:rsidR="00DA3419" w:rsidRDefault="00DA3419" w:rsidP="005F0C3A">
            <w:pPr>
              <w:jc w:val="both"/>
              <w:rPr>
                <w:lang w:val="es-ES"/>
              </w:rPr>
            </w:pPr>
          </w:p>
        </w:tc>
        <w:tc>
          <w:tcPr>
            <w:tcW w:w="277" w:type="pct"/>
          </w:tcPr>
          <w:p w14:paraId="7EC5D713" w14:textId="77777777" w:rsidR="00DA3419" w:rsidRDefault="00DA3419" w:rsidP="005F0C3A">
            <w:pPr>
              <w:jc w:val="both"/>
              <w:rPr>
                <w:lang w:val="es-ES"/>
              </w:rPr>
            </w:pPr>
          </w:p>
        </w:tc>
        <w:tc>
          <w:tcPr>
            <w:tcW w:w="348" w:type="pct"/>
          </w:tcPr>
          <w:p w14:paraId="06D8EFFD" w14:textId="77777777" w:rsidR="00DA3419" w:rsidRDefault="00DA3419" w:rsidP="005F0C3A">
            <w:pPr>
              <w:jc w:val="both"/>
              <w:rPr>
                <w:lang w:val="es-ES"/>
              </w:rPr>
            </w:pPr>
          </w:p>
        </w:tc>
      </w:tr>
      <w:tr w:rsidR="00DA3419" w14:paraId="3F3E5FFC" w14:textId="77777777" w:rsidTr="004026D1">
        <w:tc>
          <w:tcPr>
            <w:tcW w:w="2159" w:type="pct"/>
          </w:tcPr>
          <w:p w14:paraId="58686516" w14:textId="341390E0" w:rsidR="00DA3419" w:rsidRPr="00C4509A" w:rsidRDefault="00C4509A" w:rsidP="00C4509A">
            <w:pPr>
              <w:pStyle w:val="Prrafodelista"/>
              <w:numPr>
                <w:ilvl w:val="0"/>
                <w:numId w:val="11"/>
              </w:numPr>
              <w:jc w:val="both"/>
            </w:pPr>
            <w:proofErr w:type="spellStart"/>
            <w:r w:rsidRPr="00C4509A">
              <w:t>Investigaci</w:t>
            </w:r>
            <w:r w:rsidRPr="00C4509A">
              <w:rPr>
                <w:lang w:val="es-ES"/>
              </w:rPr>
              <w:t>ón</w:t>
            </w:r>
            <w:proofErr w:type="spellEnd"/>
            <w:r w:rsidRPr="00C4509A">
              <w:rPr>
                <w:lang w:val="es-ES"/>
              </w:rPr>
              <w:t xml:space="preserve"> de Usuarios</w:t>
            </w:r>
          </w:p>
        </w:tc>
        <w:tc>
          <w:tcPr>
            <w:tcW w:w="277" w:type="pct"/>
          </w:tcPr>
          <w:p w14:paraId="37FADCFA" w14:textId="77777777" w:rsidR="00DA3419" w:rsidRDefault="00DA3419" w:rsidP="005F0C3A">
            <w:pPr>
              <w:jc w:val="both"/>
              <w:rPr>
                <w:lang w:val="es-ES"/>
              </w:rPr>
            </w:pPr>
          </w:p>
        </w:tc>
        <w:tc>
          <w:tcPr>
            <w:tcW w:w="277" w:type="pct"/>
          </w:tcPr>
          <w:p w14:paraId="2DFC3073" w14:textId="77777777" w:rsidR="00DA3419" w:rsidRDefault="00DA3419" w:rsidP="005F0C3A">
            <w:pPr>
              <w:jc w:val="both"/>
              <w:rPr>
                <w:lang w:val="es-ES"/>
              </w:rPr>
            </w:pPr>
          </w:p>
        </w:tc>
        <w:tc>
          <w:tcPr>
            <w:tcW w:w="277" w:type="pct"/>
          </w:tcPr>
          <w:p w14:paraId="3EDB6626" w14:textId="78684897" w:rsidR="00DA3419" w:rsidRDefault="00C4509A" w:rsidP="005F0C3A">
            <w:pPr>
              <w:jc w:val="both"/>
              <w:rPr>
                <w:lang w:val="es-ES"/>
              </w:rPr>
            </w:pPr>
            <w:r>
              <w:rPr>
                <w:lang w:val="es-ES"/>
              </w:rPr>
              <w:t>X</w:t>
            </w:r>
          </w:p>
        </w:tc>
        <w:tc>
          <w:tcPr>
            <w:tcW w:w="277" w:type="pct"/>
          </w:tcPr>
          <w:p w14:paraId="01EA8664" w14:textId="12D1CDEE" w:rsidR="00DA3419" w:rsidRDefault="00C4509A" w:rsidP="005F0C3A">
            <w:pPr>
              <w:jc w:val="both"/>
              <w:rPr>
                <w:lang w:val="es-ES"/>
              </w:rPr>
            </w:pPr>
            <w:r>
              <w:rPr>
                <w:lang w:val="es-ES"/>
              </w:rPr>
              <w:t>X</w:t>
            </w:r>
          </w:p>
        </w:tc>
        <w:tc>
          <w:tcPr>
            <w:tcW w:w="277" w:type="pct"/>
          </w:tcPr>
          <w:p w14:paraId="1D3261DA" w14:textId="15D5E2EE" w:rsidR="00DA3419" w:rsidRDefault="00C4509A" w:rsidP="005F0C3A">
            <w:pPr>
              <w:jc w:val="both"/>
              <w:rPr>
                <w:lang w:val="es-ES"/>
              </w:rPr>
            </w:pPr>
            <w:r>
              <w:rPr>
                <w:lang w:val="es-ES"/>
              </w:rPr>
              <w:t>X</w:t>
            </w:r>
          </w:p>
        </w:tc>
        <w:tc>
          <w:tcPr>
            <w:tcW w:w="277" w:type="pct"/>
          </w:tcPr>
          <w:p w14:paraId="30E0B287" w14:textId="77777777" w:rsidR="00DA3419" w:rsidRDefault="004026D1" w:rsidP="005F0C3A">
            <w:pPr>
              <w:jc w:val="both"/>
              <w:rPr>
                <w:lang w:val="es-ES"/>
              </w:rPr>
            </w:pPr>
            <w:r>
              <w:rPr>
                <w:lang w:val="es-ES"/>
              </w:rPr>
              <w:t>X</w:t>
            </w:r>
          </w:p>
        </w:tc>
        <w:tc>
          <w:tcPr>
            <w:tcW w:w="277" w:type="pct"/>
          </w:tcPr>
          <w:p w14:paraId="372DB6B7" w14:textId="64001E8B" w:rsidR="00DA3419" w:rsidRDefault="00DA3419" w:rsidP="005F0C3A">
            <w:pPr>
              <w:jc w:val="both"/>
              <w:rPr>
                <w:lang w:val="es-ES"/>
              </w:rPr>
            </w:pPr>
          </w:p>
        </w:tc>
        <w:tc>
          <w:tcPr>
            <w:tcW w:w="277" w:type="pct"/>
          </w:tcPr>
          <w:p w14:paraId="6FC763DE" w14:textId="73A0B287" w:rsidR="00DA3419" w:rsidRDefault="00DA3419" w:rsidP="005F0C3A">
            <w:pPr>
              <w:jc w:val="both"/>
              <w:rPr>
                <w:lang w:val="es-ES"/>
              </w:rPr>
            </w:pPr>
          </w:p>
        </w:tc>
        <w:tc>
          <w:tcPr>
            <w:tcW w:w="277" w:type="pct"/>
          </w:tcPr>
          <w:p w14:paraId="4F4F303C" w14:textId="77777777" w:rsidR="00DA3419" w:rsidRDefault="00DA3419" w:rsidP="005F0C3A">
            <w:pPr>
              <w:jc w:val="both"/>
              <w:rPr>
                <w:lang w:val="es-ES"/>
              </w:rPr>
            </w:pPr>
          </w:p>
        </w:tc>
        <w:tc>
          <w:tcPr>
            <w:tcW w:w="348" w:type="pct"/>
          </w:tcPr>
          <w:p w14:paraId="2BFA5FEA" w14:textId="77777777" w:rsidR="00DA3419" w:rsidRDefault="00DA3419" w:rsidP="005F0C3A">
            <w:pPr>
              <w:jc w:val="both"/>
              <w:rPr>
                <w:lang w:val="es-ES"/>
              </w:rPr>
            </w:pPr>
          </w:p>
        </w:tc>
      </w:tr>
      <w:tr w:rsidR="00DA3419" w14:paraId="007B067D" w14:textId="77777777" w:rsidTr="004026D1">
        <w:trPr>
          <w:trHeight w:val="320"/>
        </w:trPr>
        <w:tc>
          <w:tcPr>
            <w:tcW w:w="2159" w:type="pct"/>
          </w:tcPr>
          <w:p w14:paraId="56F5276E" w14:textId="0FB55447" w:rsidR="00DA3419" w:rsidRPr="00C4509A" w:rsidRDefault="00C4509A" w:rsidP="00C4509A">
            <w:pPr>
              <w:pStyle w:val="Prrafodelista"/>
              <w:numPr>
                <w:ilvl w:val="0"/>
                <w:numId w:val="11"/>
              </w:numPr>
              <w:jc w:val="both"/>
            </w:pPr>
            <w:r w:rsidRPr="00C4509A">
              <w:t>Diseño centrado en el usuario</w:t>
            </w:r>
          </w:p>
        </w:tc>
        <w:tc>
          <w:tcPr>
            <w:tcW w:w="277" w:type="pct"/>
          </w:tcPr>
          <w:p w14:paraId="15F67B7C" w14:textId="77777777" w:rsidR="00DA3419" w:rsidRDefault="00DA3419" w:rsidP="005F0C3A">
            <w:pPr>
              <w:jc w:val="both"/>
              <w:rPr>
                <w:lang w:val="es-ES"/>
              </w:rPr>
            </w:pPr>
          </w:p>
        </w:tc>
        <w:tc>
          <w:tcPr>
            <w:tcW w:w="277" w:type="pct"/>
          </w:tcPr>
          <w:p w14:paraId="2BEBF354" w14:textId="77777777" w:rsidR="00DA3419" w:rsidRDefault="00DA3419" w:rsidP="005F0C3A">
            <w:pPr>
              <w:jc w:val="both"/>
              <w:rPr>
                <w:lang w:val="es-ES"/>
              </w:rPr>
            </w:pPr>
          </w:p>
        </w:tc>
        <w:tc>
          <w:tcPr>
            <w:tcW w:w="277" w:type="pct"/>
          </w:tcPr>
          <w:p w14:paraId="15E2A899" w14:textId="77777777" w:rsidR="00DA3419" w:rsidRDefault="00DA3419" w:rsidP="005F0C3A">
            <w:pPr>
              <w:jc w:val="both"/>
              <w:rPr>
                <w:lang w:val="es-ES"/>
              </w:rPr>
            </w:pPr>
          </w:p>
        </w:tc>
        <w:tc>
          <w:tcPr>
            <w:tcW w:w="277" w:type="pct"/>
          </w:tcPr>
          <w:p w14:paraId="336AA935" w14:textId="77777777" w:rsidR="00DA3419" w:rsidRDefault="00DA3419" w:rsidP="005F0C3A">
            <w:pPr>
              <w:jc w:val="both"/>
              <w:rPr>
                <w:lang w:val="es-ES"/>
              </w:rPr>
            </w:pPr>
          </w:p>
        </w:tc>
        <w:tc>
          <w:tcPr>
            <w:tcW w:w="277" w:type="pct"/>
          </w:tcPr>
          <w:p w14:paraId="1DEA35DD" w14:textId="5942D4FA" w:rsidR="00DA3419" w:rsidRDefault="00C4509A" w:rsidP="005F0C3A">
            <w:pPr>
              <w:jc w:val="both"/>
              <w:rPr>
                <w:lang w:val="es-ES"/>
              </w:rPr>
            </w:pPr>
            <w:r>
              <w:rPr>
                <w:lang w:val="es-ES"/>
              </w:rPr>
              <w:t>X</w:t>
            </w:r>
          </w:p>
        </w:tc>
        <w:tc>
          <w:tcPr>
            <w:tcW w:w="277" w:type="pct"/>
          </w:tcPr>
          <w:p w14:paraId="3D21306F" w14:textId="77E9F3AC" w:rsidR="00DA3419" w:rsidRDefault="00C4509A" w:rsidP="005F0C3A">
            <w:pPr>
              <w:jc w:val="both"/>
              <w:rPr>
                <w:lang w:val="es-ES"/>
              </w:rPr>
            </w:pPr>
            <w:r>
              <w:rPr>
                <w:lang w:val="es-ES"/>
              </w:rPr>
              <w:t>X</w:t>
            </w:r>
          </w:p>
        </w:tc>
        <w:tc>
          <w:tcPr>
            <w:tcW w:w="277" w:type="pct"/>
          </w:tcPr>
          <w:p w14:paraId="3D4BE14D" w14:textId="65360239" w:rsidR="00DA3419" w:rsidRDefault="00C4509A" w:rsidP="005F0C3A">
            <w:pPr>
              <w:jc w:val="both"/>
              <w:rPr>
                <w:lang w:val="es-ES"/>
              </w:rPr>
            </w:pPr>
            <w:r>
              <w:rPr>
                <w:lang w:val="es-ES"/>
              </w:rPr>
              <w:t>X</w:t>
            </w:r>
          </w:p>
        </w:tc>
        <w:tc>
          <w:tcPr>
            <w:tcW w:w="277" w:type="pct"/>
          </w:tcPr>
          <w:p w14:paraId="230F0BAF" w14:textId="73F163F1" w:rsidR="00DA3419" w:rsidRDefault="00DA3419" w:rsidP="005F0C3A">
            <w:pPr>
              <w:jc w:val="both"/>
              <w:rPr>
                <w:lang w:val="es-ES"/>
              </w:rPr>
            </w:pPr>
          </w:p>
        </w:tc>
        <w:tc>
          <w:tcPr>
            <w:tcW w:w="277" w:type="pct"/>
          </w:tcPr>
          <w:p w14:paraId="134001B5" w14:textId="083A72F2" w:rsidR="00DA3419" w:rsidRDefault="00DA3419" w:rsidP="005F0C3A">
            <w:pPr>
              <w:jc w:val="both"/>
              <w:rPr>
                <w:lang w:val="es-ES"/>
              </w:rPr>
            </w:pPr>
          </w:p>
        </w:tc>
        <w:tc>
          <w:tcPr>
            <w:tcW w:w="348" w:type="pct"/>
          </w:tcPr>
          <w:p w14:paraId="198E3B06" w14:textId="77777777" w:rsidR="00DA3419" w:rsidRDefault="00DA3419" w:rsidP="005F0C3A">
            <w:pPr>
              <w:jc w:val="both"/>
              <w:rPr>
                <w:lang w:val="es-ES"/>
              </w:rPr>
            </w:pPr>
          </w:p>
        </w:tc>
      </w:tr>
      <w:tr w:rsidR="00DA3419" w14:paraId="1873A6ED" w14:textId="77777777" w:rsidTr="004026D1">
        <w:tc>
          <w:tcPr>
            <w:tcW w:w="2159" w:type="pct"/>
          </w:tcPr>
          <w:p w14:paraId="0AB48A75" w14:textId="1485E1E2" w:rsidR="00DA3419" w:rsidRPr="00C4509A" w:rsidRDefault="00C4509A" w:rsidP="00C4509A">
            <w:pPr>
              <w:pStyle w:val="Prrafodelista"/>
              <w:numPr>
                <w:ilvl w:val="0"/>
                <w:numId w:val="11"/>
              </w:numPr>
              <w:jc w:val="both"/>
            </w:pPr>
            <w:r w:rsidRPr="00C4509A">
              <w:rPr>
                <w:lang w:val="es-ES"/>
              </w:rPr>
              <w:t>Evaluación de</w:t>
            </w:r>
            <w:r>
              <w:rPr>
                <w:lang w:val="es-ES"/>
              </w:rPr>
              <w:t>l prototipo del</w:t>
            </w:r>
            <w:r w:rsidRPr="00C4509A">
              <w:rPr>
                <w:lang w:val="es-ES"/>
              </w:rPr>
              <w:t xml:space="preserve"> Sistema</w:t>
            </w:r>
          </w:p>
        </w:tc>
        <w:tc>
          <w:tcPr>
            <w:tcW w:w="277" w:type="pct"/>
          </w:tcPr>
          <w:p w14:paraId="4B3061F4" w14:textId="77777777" w:rsidR="00DA3419" w:rsidRDefault="00DA3419" w:rsidP="005F0C3A">
            <w:pPr>
              <w:jc w:val="both"/>
              <w:rPr>
                <w:lang w:val="es-ES"/>
              </w:rPr>
            </w:pPr>
          </w:p>
        </w:tc>
        <w:tc>
          <w:tcPr>
            <w:tcW w:w="277" w:type="pct"/>
          </w:tcPr>
          <w:p w14:paraId="1A2A9C81" w14:textId="77777777" w:rsidR="00DA3419" w:rsidRDefault="00DA3419" w:rsidP="005F0C3A">
            <w:pPr>
              <w:jc w:val="both"/>
              <w:rPr>
                <w:lang w:val="es-ES"/>
              </w:rPr>
            </w:pPr>
          </w:p>
        </w:tc>
        <w:tc>
          <w:tcPr>
            <w:tcW w:w="277" w:type="pct"/>
          </w:tcPr>
          <w:p w14:paraId="6FC2CE56" w14:textId="77777777" w:rsidR="00DA3419" w:rsidRDefault="00DA3419" w:rsidP="005F0C3A">
            <w:pPr>
              <w:jc w:val="both"/>
              <w:rPr>
                <w:lang w:val="es-ES"/>
              </w:rPr>
            </w:pPr>
          </w:p>
        </w:tc>
        <w:tc>
          <w:tcPr>
            <w:tcW w:w="277" w:type="pct"/>
          </w:tcPr>
          <w:p w14:paraId="1F72B267" w14:textId="77777777" w:rsidR="00DA3419" w:rsidRDefault="00DA3419" w:rsidP="005F0C3A">
            <w:pPr>
              <w:jc w:val="both"/>
              <w:rPr>
                <w:lang w:val="es-ES"/>
              </w:rPr>
            </w:pPr>
          </w:p>
        </w:tc>
        <w:tc>
          <w:tcPr>
            <w:tcW w:w="277" w:type="pct"/>
          </w:tcPr>
          <w:p w14:paraId="0E32E852" w14:textId="77777777" w:rsidR="00DA3419" w:rsidRDefault="00DA3419" w:rsidP="005F0C3A">
            <w:pPr>
              <w:jc w:val="both"/>
              <w:rPr>
                <w:lang w:val="es-ES"/>
              </w:rPr>
            </w:pPr>
          </w:p>
        </w:tc>
        <w:tc>
          <w:tcPr>
            <w:tcW w:w="277" w:type="pct"/>
          </w:tcPr>
          <w:p w14:paraId="52074F87" w14:textId="77777777" w:rsidR="00DA3419" w:rsidRDefault="00DA3419" w:rsidP="005F0C3A">
            <w:pPr>
              <w:jc w:val="both"/>
              <w:rPr>
                <w:lang w:val="es-ES"/>
              </w:rPr>
            </w:pPr>
          </w:p>
        </w:tc>
        <w:tc>
          <w:tcPr>
            <w:tcW w:w="277" w:type="pct"/>
          </w:tcPr>
          <w:p w14:paraId="7D82E1A7" w14:textId="77777777" w:rsidR="00DA3419" w:rsidRDefault="00DA3419" w:rsidP="005F0C3A">
            <w:pPr>
              <w:jc w:val="both"/>
              <w:rPr>
                <w:lang w:val="es-ES"/>
              </w:rPr>
            </w:pPr>
          </w:p>
        </w:tc>
        <w:tc>
          <w:tcPr>
            <w:tcW w:w="277" w:type="pct"/>
          </w:tcPr>
          <w:p w14:paraId="2117CE4A" w14:textId="0E940EB0" w:rsidR="00DA3419" w:rsidRDefault="00C4509A" w:rsidP="005F0C3A">
            <w:pPr>
              <w:jc w:val="both"/>
              <w:rPr>
                <w:lang w:val="es-ES"/>
              </w:rPr>
            </w:pPr>
            <w:r>
              <w:rPr>
                <w:lang w:val="es-ES"/>
              </w:rPr>
              <w:t>X</w:t>
            </w:r>
          </w:p>
        </w:tc>
        <w:tc>
          <w:tcPr>
            <w:tcW w:w="277" w:type="pct"/>
          </w:tcPr>
          <w:p w14:paraId="2951A1DC" w14:textId="61042C69" w:rsidR="00DA3419" w:rsidRDefault="00DA3419" w:rsidP="005F0C3A">
            <w:pPr>
              <w:jc w:val="both"/>
              <w:rPr>
                <w:lang w:val="es-ES"/>
              </w:rPr>
            </w:pPr>
          </w:p>
        </w:tc>
        <w:tc>
          <w:tcPr>
            <w:tcW w:w="348" w:type="pct"/>
          </w:tcPr>
          <w:p w14:paraId="3BBB3882" w14:textId="47C2DEBA" w:rsidR="00DA3419" w:rsidRDefault="00DA3419" w:rsidP="005F0C3A">
            <w:pPr>
              <w:jc w:val="both"/>
              <w:rPr>
                <w:lang w:val="es-ES"/>
              </w:rPr>
            </w:pPr>
          </w:p>
        </w:tc>
      </w:tr>
      <w:tr w:rsidR="00C4509A" w14:paraId="52B3103B" w14:textId="77777777" w:rsidTr="004026D1">
        <w:tc>
          <w:tcPr>
            <w:tcW w:w="2159" w:type="pct"/>
          </w:tcPr>
          <w:p w14:paraId="1B9090EA" w14:textId="7C601337" w:rsidR="00C4509A" w:rsidRPr="00C4509A" w:rsidRDefault="00C4509A" w:rsidP="00C4509A">
            <w:pPr>
              <w:pStyle w:val="Prrafodelista"/>
              <w:numPr>
                <w:ilvl w:val="0"/>
                <w:numId w:val="11"/>
              </w:numPr>
              <w:jc w:val="both"/>
              <w:rPr>
                <w:lang w:val="es-ES"/>
              </w:rPr>
            </w:pPr>
            <w:r>
              <w:rPr>
                <w:lang w:val="es-ES"/>
              </w:rPr>
              <w:t>Documentación</w:t>
            </w:r>
          </w:p>
        </w:tc>
        <w:tc>
          <w:tcPr>
            <w:tcW w:w="277" w:type="pct"/>
          </w:tcPr>
          <w:p w14:paraId="14140ECB" w14:textId="77777777" w:rsidR="00C4509A" w:rsidRDefault="00C4509A" w:rsidP="005F0C3A">
            <w:pPr>
              <w:jc w:val="both"/>
              <w:rPr>
                <w:lang w:val="es-ES"/>
              </w:rPr>
            </w:pPr>
          </w:p>
        </w:tc>
        <w:tc>
          <w:tcPr>
            <w:tcW w:w="277" w:type="pct"/>
          </w:tcPr>
          <w:p w14:paraId="6088348C" w14:textId="77777777" w:rsidR="00C4509A" w:rsidRDefault="00C4509A" w:rsidP="005F0C3A">
            <w:pPr>
              <w:jc w:val="both"/>
              <w:rPr>
                <w:lang w:val="es-ES"/>
              </w:rPr>
            </w:pPr>
          </w:p>
        </w:tc>
        <w:tc>
          <w:tcPr>
            <w:tcW w:w="277" w:type="pct"/>
          </w:tcPr>
          <w:p w14:paraId="6454BE8A" w14:textId="77777777" w:rsidR="00C4509A" w:rsidRDefault="00C4509A" w:rsidP="005F0C3A">
            <w:pPr>
              <w:jc w:val="both"/>
              <w:rPr>
                <w:lang w:val="es-ES"/>
              </w:rPr>
            </w:pPr>
          </w:p>
        </w:tc>
        <w:tc>
          <w:tcPr>
            <w:tcW w:w="277" w:type="pct"/>
          </w:tcPr>
          <w:p w14:paraId="221EB29D" w14:textId="77777777" w:rsidR="00C4509A" w:rsidRDefault="00C4509A" w:rsidP="005F0C3A">
            <w:pPr>
              <w:jc w:val="both"/>
              <w:rPr>
                <w:lang w:val="es-ES"/>
              </w:rPr>
            </w:pPr>
          </w:p>
        </w:tc>
        <w:tc>
          <w:tcPr>
            <w:tcW w:w="277" w:type="pct"/>
          </w:tcPr>
          <w:p w14:paraId="0EB6FBE4" w14:textId="77777777" w:rsidR="00C4509A" w:rsidRDefault="00C4509A" w:rsidP="005F0C3A">
            <w:pPr>
              <w:jc w:val="both"/>
              <w:rPr>
                <w:lang w:val="es-ES"/>
              </w:rPr>
            </w:pPr>
          </w:p>
        </w:tc>
        <w:tc>
          <w:tcPr>
            <w:tcW w:w="277" w:type="pct"/>
          </w:tcPr>
          <w:p w14:paraId="1CEA1EEA" w14:textId="77777777" w:rsidR="00C4509A" w:rsidRDefault="00C4509A" w:rsidP="005F0C3A">
            <w:pPr>
              <w:jc w:val="both"/>
              <w:rPr>
                <w:lang w:val="es-ES"/>
              </w:rPr>
            </w:pPr>
          </w:p>
        </w:tc>
        <w:tc>
          <w:tcPr>
            <w:tcW w:w="277" w:type="pct"/>
          </w:tcPr>
          <w:p w14:paraId="5CB0BC9D" w14:textId="77777777" w:rsidR="00C4509A" w:rsidRDefault="00C4509A" w:rsidP="005F0C3A">
            <w:pPr>
              <w:jc w:val="both"/>
              <w:rPr>
                <w:lang w:val="es-ES"/>
              </w:rPr>
            </w:pPr>
          </w:p>
        </w:tc>
        <w:tc>
          <w:tcPr>
            <w:tcW w:w="277" w:type="pct"/>
          </w:tcPr>
          <w:p w14:paraId="0340C96D" w14:textId="77777777" w:rsidR="00C4509A" w:rsidRDefault="00C4509A" w:rsidP="005F0C3A">
            <w:pPr>
              <w:jc w:val="both"/>
              <w:rPr>
                <w:lang w:val="es-ES"/>
              </w:rPr>
            </w:pPr>
          </w:p>
        </w:tc>
        <w:tc>
          <w:tcPr>
            <w:tcW w:w="277" w:type="pct"/>
          </w:tcPr>
          <w:p w14:paraId="677C0DC6" w14:textId="78289401" w:rsidR="00C4509A" w:rsidRDefault="00C4509A" w:rsidP="005F0C3A">
            <w:pPr>
              <w:jc w:val="both"/>
              <w:rPr>
                <w:lang w:val="es-ES"/>
              </w:rPr>
            </w:pPr>
            <w:r>
              <w:rPr>
                <w:lang w:val="es-ES"/>
              </w:rPr>
              <w:t>X</w:t>
            </w:r>
          </w:p>
        </w:tc>
        <w:tc>
          <w:tcPr>
            <w:tcW w:w="348" w:type="pct"/>
          </w:tcPr>
          <w:p w14:paraId="1D294119" w14:textId="19E762DC" w:rsidR="00C4509A" w:rsidRDefault="00C4509A" w:rsidP="005F0C3A">
            <w:pPr>
              <w:jc w:val="both"/>
              <w:rPr>
                <w:lang w:val="es-ES"/>
              </w:rPr>
            </w:pPr>
          </w:p>
        </w:tc>
      </w:tr>
      <w:tr w:rsidR="00C4509A" w14:paraId="601E4ACD" w14:textId="77777777" w:rsidTr="00C4509A">
        <w:trPr>
          <w:trHeight w:val="264"/>
        </w:trPr>
        <w:tc>
          <w:tcPr>
            <w:tcW w:w="2159" w:type="pct"/>
          </w:tcPr>
          <w:p w14:paraId="6EB48DBB" w14:textId="100EEB02" w:rsidR="00C4509A" w:rsidRDefault="00C4509A" w:rsidP="00C4509A">
            <w:pPr>
              <w:pStyle w:val="Prrafodelista"/>
              <w:numPr>
                <w:ilvl w:val="0"/>
                <w:numId w:val="11"/>
              </w:numPr>
              <w:jc w:val="both"/>
              <w:rPr>
                <w:lang w:val="es-ES"/>
              </w:rPr>
            </w:pPr>
            <w:r>
              <w:rPr>
                <w:lang w:val="es-ES"/>
              </w:rPr>
              <w:t>Publicación</w:t>
            </w:r>
          </w:p>
        </w:tc>
        <w:tc>
          <w:tcPr>
            <w:tcW w:w="277" w:type="pct"/>
          </w:tcPr>
          <w:p w14:paraId="1FAE3C37" w14:textId="77777777" w:rsidR="00C4509A" w:rsidRDefault="00C4509A" w:rsidP="005F0C3A">
            <w:pPr>
              <w:jc w:val="both"/>
              <w:rPr>
                <w:lang w:val="es-ES"/>
              </w:rPr>
            </w:pPr>
          </w:p>
        </w:tc>
        <w:tc>
          <w:tcPr>
            <w:tcW w:w="277" w:type="pct"/>
          </w:tcPr>
          <w:p w14:paraId="7A48D86D" w14:textId="77777777" w:rsidR="00C4509A" w:rsidRDefault="00C4509A" w:rsidP="005F0C3A">
            <w:pPr>
              <w:jc w:val="both"/>
              <w:rPr>
                <w:lang w:val="es-ES"/>
              </w:rPr>
            </w:pPr>
          </w:p>
        </w:tc>
        <w:tc>
          <w:tcPr>
            <w:tcW w:w="277" w:type="pct"/>
          </w:tcPr>
          <w:p w14:paraId="57A3D49E" w14:textId="77777777" w:rsidR="00C4509A" w:rsidRDefault="00C4509A" w:rsidP="005F0C3A">
            <w:pPr>
              <w:jc w:val="both"/>
              <w:rPr>
                <w:lang w:val="es-ES"/>
              </w:rPr>
            </w:pPr>
          </w:p>
        </w:tc>
        <w:tc>
          <w:tcPr>
            <w:tcW w:w="277" w:type="pct"/>
          </w:tcPr>
          <w:p w14:paraId="43209787" w14:textId="77777777" w:rsidR="00C4509A" w:rsidRDefault="00C4509A" w:rsidP="005F0C3A">
            <w:pPr>
              <w:jc w:val="both"/>
              <w:rPr>
                <w:lang w:val="es-ES"/>
              </w:rPr>
            </w:pPr>
          </w:p>
        </w:tc>
        <w:tc>
          <w:tcPr>
            <w:tcW w:w="277" w:type="pct"/>
          </w:tcPr>
          <w:p w14:paraId="5461DF9F" w14:textId="77777777" w:rsidR="00C4509A" w:rsidRDefault="00C4509A" w:rsidP="005F0C3A">
            <w:pPr>
              <w:jc w:val="both"/>
              <w:rPr>
                <w:lang w:val="es-ES"/>
              </w:rPr>
            </w:pPr>
          </w:p>
        </w:tc>
        <w:tc>
          <w:tcPr>
            <w:tcW w:w="277" w:type="pct"/>
          </w:tcPr>
          <w:p w14:paraId="49CCBED6" w14:textId="77777777" w:rsidR="00C4509A" w:rsidRDefault="00C4509A" w:rsidP="005F0C3A">
            <w:pPr>
              <w:jc w:val="both"/>
              <w:rPr>
                <w:lang w:val="es-ES"/>
              </w:rPr>
            </w:pPr>
          </w:p>
        </w:tc>
        <w:tc>
          <w:tcPr>
            <w:tcW w:w="277" w:type="pct"/>
          </w:tcPr>
          <w:p w14:paraId="4EC1FD0B" w14:textId="77777777" w:rsidR="00C4509A" w:rsidRDefault="00C4509A" w:rsidP="005F0C3A">
            <w:pPr>
              <w:jc w:val="both"/>
              <w:rPr>
                <w:lang w:val="es-ES"/>
              </w:rPr>
            </w:pPr>
          </w:p>
        </w:tc>
        <w:tc>
          <w:tcPr>
            <w:tcW w:w="277" w:type="pct"/>
          </w:tcPr>
          <w:p w14:paraId="03157F05" w14:textId="77777777" w:rsidR="00C4509A" w:rsidRDefault="00C4509A" w:rsidP="005F0C3A">
            <w:pPr>
              <w:jc w:val="both"/>
              <w:rPr>
                <w:lang w:val="es-ES"/>
              </w:rPr>
            </w:pPr>
          </w:p>
        </w:tc>
        <w:tc>
          <w:tcPr>
            <w:tcW w:w="277" w:type="pct"/>
          </w:tcPr>
          <w:p w14:paraId="6AB68522" w14:textId="77777777" w:rsidR="00C4509A" w:rsidRDefault="00C4509A" w:rsidP="005F0C3A">
            <w:pPr>
              <w:jc w:val="both"/>
              <w:rPr>
                <w:lang w:val="es-ES"/>
              </w:rPr>
            </w:pPr>
          </w:p>
        </w:tc>
        <w:tc>
          <w:tcPr>
            <w:tcW w:w="348" w:type="pct"/>
          </w:tcPr>
          <w:p w14:paraId="771E4A88" w14:textId="5CC84ADE" w:rsidR="00C4509A" w:rsidRDefault="00C4509A" w:rsidP="005F0C3A">
            <w:pPr>
              <w:jc w:val="both"/>
              <w:rPr>
                <w:lang w:val="es-ES"/>
              </w:rPr>
            </w:pPr>
            <w:r>
              <w:rPr>
                <w:lang w:val="es-ES"/>
              </w:rPr>
              <w:t>X</w:t>
            </w:r>
          </w:p>
        </w:tc>
      </w:tr>
      <w:tr w:rsidR="00C4509A" w14:paraId="100A6AF0" w14:textId="77777777" w:rsidTr="00C4509A">
        <w:trPr>
          <w:trHeight w:val="264"/>
        </w:trPr>
        <w:tc>
          <w:tcPr>
            <w:tcW w:w="2159" w:type="pct"/>
          </w:tcPr>
          <w:p w14:paraId="519EB71D" w14:textId="2A4C61A2" w:rsidR="00C4509A" w:rsidRDefault="00C4509A" w:rsidP="00C4509A">
            <w:pPr>
              <w:pStyle w:val="Prrafodelista"/>
              <w:numPr>
                <w:ilvl w:val="0"/>
                <w:numId w:val="11"/>
              </w:numPr>
              <w:jc w:val="both"/>
              <w:rPr>
                <w:lang w:val="es-ES"/>
              </w:rPr>
            </w:pPr>
            <w:r>
              <w:rPr>
                <w:lang w:val="es-ES"/>
              </w:rPr>
              <w:t>Redacción de tesis</w:t>
            </w:r>
          </w:p>
        </w:tc>
        <w:tc>
          <w:tcPr>
            <w:tcW w:w="277" w:type="pct"/>
          </w:tcPr>
          <w:p w14:paraId="50E3A941" w14:textId="4D9734BF" w:rsidR="00C4509A" w:rsidRDefault="00C4509A" w:rsidP="005F0C3A">
            <w:pPr>
              <w:jc w:val="both"/>
              <w:rPr>
                <w:lang w:val="es-ES"/>
              </w:rPr>
            </w:pPr>
            <w:r>
              <w:rPr>
                <w:lang w:val="es-ES"/>
              </w:rPr>
              <w:t>X</w:t>
            </w:r>
          </w:p>
        </w:tc>
        <w:tc>
          <w:tcPr>
            <w:tcW w:w="277" w:type="pct"/>
          </w:tcPr>
          <w:p w14:paraId="48E0F4A9" w14:textId="3CCF6219" w:rsidR="00C4509A" w:rsidRDefault="00C4509A" w:rsidP="005F0C3A">
            <w:pPr>
              <w:jc w:val="both"/>
              <w:rPr>
                <w:lang w:val="es-ES"/>
              </w:rPr>
            </w:pPr>
            <w:r>
              <w:rPr>
                <w:lang w:val="es-ES"/>
              </w:rPr>
              <w:t>X</w:t>
            </w:r>
          </w:p>
        </w:tc>
        <w:tc>
          <w:tcPr>
            <w:tcW w:w="277" w:type="pct"/>
          </w:tcPr>
          <w:p w14:paraId="7916CD42" w14:textId="7AF32355" w:rsidR="00C4509A" w:rsidRDefault="00C4509A" w:rsidP="005F0C3A">
            <w:pPr>
              <w:jc w:val="both"/>
              <w:rPr>
                <w:lang w:val="es-ES"/>
              </w:rPr>
            </w:pPr>
            <w:r>
              <w:rPr>
                <w:lang w:val="es-ES"/>
              </w:rPr>
              <w:t>X</w:t>
            </w:r>
          </w:p>
        </w:tc>
        <w:tc>
          <w:tcPr>
            <w:tcW w:w="277" w:type="pct"/>
          </w:tcPr>
          <w:p w14:paraId="7ACD6352" w14:textId="5C9F744E" w:rsidR="00C4509A" w:rsidRDefault="00C4509A" w:rsidP="005F0C3A">
            <w:pPr>
              <w:jc w:val="both"/>
              <w:rPr>
                <w:lang w:val="es-ES"/>
              </w:rPr>
            </w:pPr>
            <w:r>
              <w:rPr>
                <w:lang w:val="es-ES"/>
              </w:rPr>
              <w:t>X</w:t>
            </w:r>
          </w:p>
        </w:tc>
        <w:tc>
          <w:tcPr>
            <w:tcW w:w="277" w:type="pct"/>
          </w:tcPr>
          <w:p w14:paraId="346834DB" w14:textId="6C3DBB0F" w:rsidR="00C4509A" w:rsidRDefault="00C4509A" w:rsidP="005F0C3A">
            <w:pPr>
              <w:jc w:val="both"/>
              <w:rPr>
                <w:lang w:val="es-ES"/>
              </w:rPr>
            </w:pPr>
            <w:r>
              <w:rPr>
                <w:lang w:val="es-ES"/>
              </w:rPr>
              <w:t>X</w:t>
            </w:r>
          </w:p>
        </w:tc>
        <w:tc>
          <w:tcPr>
            <w:tcW w:w="277" w:type="pct"/>
          </w:tcPr>
          <w:p w14:paraId="1CC076F9" w14:textId="173E2FC7" w:rsidR="00C4509A" w:rsidRDefault="00C4509A" w:rsidP="005F0C3A">
            <w:pPr>
              <w:jc w:val="both"/>
              <w:rPr>
                <w:lang w:val="es-ES"/>
              </w:rPr>
            </w:pPr>
            <w:r>
              <w:rPr>
                <w:lang w:val="es-ES"/>
              </w:rPr>
              <w:t>X</w:t>
            </w:r>
          </w:p>
        </w:tc>
        <w:tc>
          <w:tcPr>
            <w:tcW w:w="277" w:type="pct"/>
          </w:tcPr>
          <w:p w14:paraId="1EA0F7E4" w14:textId="47BBAC8D" w:rsidR="00C4509A" w:rsidRDefault="00C4509A" w:rsidP="005F0C3A">
            <w:pPr>
              <w:jc w:val="both"/>
              <w:rPr>
                <w:lang w:val="es-ES"/>
              </w:rPr>
            </w:pPr>
            <w:r>
              <w:rPr>
                <w:lang w:val="es-ES"/>
              </w:rPr>
              <w:t>X</w:t>
            </w:r>
          </w:p>
        </w:tc>
        <w:tc>
          <w:tcPr>
            <w:tcW w:w="277" w:type="pct"/>
          </w:tcPr>
          <w:p w14:paraId="2052999B" w14:textId="05D76D1A" w:rsidR="00C4509A" w:rsidRDefault="00C4509A" w:rsidP="005F0C3A">
            <w:pPr>
              <w:jc w:val="both"/>
              <w:rPr>
                <w:lang w:val="es-ES"/>
              </w:rPr>
            </w:pPr>
            <w:r>
              <w:rPr>
                <w:lang w:val="es-ES"/>
              </w:rPr>
              <w:t>X</w:t>
            </w:r>
          </w:p>
        </w:tc>
        <w:tc>
          <w:tcPr>
            <w:tcW w:w="277" w:type="pct"/>
          </w:tcPr>
          <w:p w14:paraId="1BDB967E" w14:textId="348123B0" w:rsidR="00C4509A" w:rsidRDefault="00C4509A" w:rsidP="005F0C3A">
            <w:pPr>
              <w:jc w:val="both"/>
              <w:rPr>
                <w:lang w:val="es-ES"/>
              </w:rPr>
            </w:pPr>
            <w:r>
              <w:rPr>
                <w:lang w:val="es-ES"/>
              </w:rPr>
              <w:t>X</w:t>
            </w:r>
          </w:p>
        </w:tc>
        <w:tc>
          <w:tcPr>
            <w:tcW w:w="348" w:type="pct"/>
          </w:tcPr>
          <w:p w14:paraId="522928AE" w14:textId="534D0A76" w:rsidR="00C4509A" w:rsidRDefault="00C4509A" w:rsidP="005F0C3A">
            <w:pPr>
              <w:jc w:val="both"/>
              <w:rPr>
                <w:lang w:val="es-ES"/>
              </w:rPr>
            </w:pPr>
            <w:r>
              <w:rPr>
                <w:lang w:val="es-ES"/>
              </w:rPr>
              <w:t>X</w:t>
            </w:r>
          </w:p>
        </w:tc>
      </w:tr>
    </w:tbl>
    <w:p w14:paraId="27D78174" w14:textId="77777777" w:rsidR="00D53AB2" w:rsidRDefault="00D53AB2" w:rsidP="005F0C3A">
      <w:pPr>
        <w:jc w:val="both"/>
        <w:rPr>
          <w:lang w:val="es-ES"/>
        </w:rPr>
      </w:pPr>
    </w:p>
    <w:p w14:paraId="118E1131" w14:textId="77777777" w:rsidR="00302092" w:rsidRPr="0064637A" w:rsidRDefault="008921DC" w:rsidP="005F0C3A">
      <w:pPr>
        <w:pStyle w:val="Prrafodelista"/>
        <w:numPr>
          <w:ilvl w:val="0"/>
          <w:numId w:val="1"/>
        </w:numPr>
        <w:jc w:val="both"/>
        <w:rPr>
          <w:lang w:val="es-ES"/>
        </w:rPr>
      </w:pPr>
      <w:r w:rsidRPr="0064637A">
        <w:rPr>
          <w:lang w:val="es-ES"/>
        </w:rPr>
        <w:t>Presupuesto</w:t>
      </w:r>
    </w:p>
    <w:p w14:paraId="1236344F" w14:textId="77777777" w:rsidR="009B45F6" w:rsidRDefault="009B45F6" w:rsidP="005F0C3A">
      <w:pPr>
        <w:jc w:val="both"/>
        <w:rPr>
          <w:lang w:val="es-ES"/>
        </w:rPr>
      </w:pPr>
    </w:p>
    <w:p w14:paraId="44817452" w14:textId="77777777" w:rsidR="009B45F6" w:rsidRPr="009B45F6" w:rsidRDefault="009B45F6" w:rsidP="005F0C3A">
      <w:pPr>
        <w:jc w:val="both"/>
        <w:rPr>
          <w:lang w:val="es-ES"/>
        </w:rPr>
      </w:pPr>
      <w:r>
        <w:rPr>
          <w:lang w:val="es-ES"/>
        </w:rPr>
        <w:t xml:space="preserve">El presente proyecto se </w:t>
      </w:r>
      <w:r w:rsidR="00F66265">
        <w:rPr>
          <w:lang w:val="es-ES"/>
        </w:rPr>
        <w:t xml:space="preserve">encuentra financiado por </w:t>
      </w:r>
      <w:proofErr w:type="spellStart"/>
      <w:r w:rsidR="00F66265">
        <w:rPr>
          <w:lang w:val="es-ES"/>
        </w:rPr>
        <w:t>Cienci</w:t>
      </w:r>
      <w:r>
        <w:rPr>
          <w:lang w:val="es-ES"/>
        </w:rPr>
        <w:t>Activa</w:t>
      </w:r>
      <w:proofErr w:type="spellEnd"/>
      <w:r>
        <w:rPr>
          <w:lang w:val="es-ES"/>
        </w:rPr>
        <w:t xml:space="preserve"> de CONCYTEC</w:t>
      </w:r>
    </w:p>
    <w:p w14:paraId="35583B6A" w14:textId="77777777" w:rsidR="009B45F6" w:rsidRDefault="009B45F6" w:rsidP="005F0C3A">
      <w:pPr>
        <w:jc w:val="both"/>
        <w:rPr>
          <w:lang w:val="es-ES"/>
        </w:rPr>
      </w:pPr>
    </w:p>
    <w:tbl>
      <w:tblPr>
        <w:tblStyle w:val="Tablaconcuadrcula"/>
        <w:tblW w:w="8760" w:type="dxa"/>
        <w:tblLook w:val="04A0" w:firstRow="1" w:lastRow="0" w:firstColumn="1" w:lastColumn="0" w:noHBand="0" w:noVBand="1"/>
      </w:tblPr>
      <w:tblGrid>
        <w:gridCol w:w="4380"/>
        <w:gridCol w:w="4380"/>
      </w:tblGrid>
      <w:tr w:rsidR="009B45F6" w14:paraId="54F858B1" w14:textId="77777777" w:rsidTr="009B45F6">
        <w:trPr>
          <w:trHeight w:val="313"/>
        </w:trPr>
        <w:tc>
          <w:tcPr>
            <w:tcW w:w="4380" w:type="dxa"/>
          </w:tcPr>
          <w:p w14:paraId="14EC323E" w14:textId="77777777" w:rsidR="009B45F6" w:rsidRDefault="009B45F6" w:rsidP="005F0C3A">
            <w:pPr>
              <w:jc w:val="both"/>
              <w:rPr>
                <w:lang w:val="es-ES"/>
              </w:rPr>
            </w:pPr>
            <w:r>
              <w:rPr>
                <w:lang w:val="es-ES"/>
              </w:rPr>
              <w:t>Concepto</w:t>
            </w:r>
          </w:p>
        </w:tc>
        <w:tc>
          <w:tcPr>
            <w:tcW w:w="4380" w:type="dxa"/>
          </w:tcPr>
          <w:p w14:paraId="44503B1B" w14:textId="77777777" w:rsidR="009B45F6" w:rsidRDefault="009B45F6" w:rsidP="005F0C3A">
            <w:pPr>
              <w:jc w:val="both"/>
              <w:rPr>
                <w:lang w:val="es-ES"/>
              </w:rPr>
            </w:pPr>
            <w:r>
              <w:rPr>
                <w:lang w:val="es-ES"/>
              </w:rPr>
              <w:t>Monto</w:t>
            </w:r>
            <w:r w:rsidR="00980AFA">
              <w:rPr>
                <w:lang w:val="es-ES"/>
              </w:rPr>
              <w:t xml:space="preserve"> (S/.)</w:t>
            </w:r>
          </w:p>
        </w:tc>
      </w:tr>
      <w:tr w:rsidR="009B45F6" w14:paraId="40137DCB" w14:textId="77777777" w:rsidTr="009B45F6">
        <w:trPr>
          <w:trHeight w:val="313"/>
        </w:trPr>
        <w:tc>
          <w:tcPr>
            <w:tcW w:w="4380" w:type="dxa"/>
          </w:tcPr>
          <w:p w14:paraId="566F6EFE" w14:textId="77777777" w:rsidR="009B45F6" w:rsidRDefault="009B45F6" w:rsidP="005F0C3A">
            <w:pPr>
              <w:jc w:val="both"/>
              <w:rPr>
                <w:lang w:val="es-ES"/>
              </w:rPr>
            </w:pPr>
            <w:r>
              <w:rPr>
                <w:lang w:val="es-ES"/>
              </w:rPr>
              <w:t>Materiales de Oficina</w:t>
            </w:r>
          </w:p>
        </w:tc>
        <w:tc>
          <w:tcPr>
            <w:tcW w:w="4380" w:type="dxa"/>
          </w:tcPr>
          <w:p w14:paraId="0C01E74F" w14:textId="52959798" w:rsidR="009B45F6" w:rsidRDefault="00F4544C" w:rsidP="005F0C3A">
            <w:pPr>
              <w:jc w:val="both"/>
              <w:rPr>
                <w:lang w:val="es-ES"/>
              </w:rPr>
            </w:pPr>
            <w:r>
              <w:rPr>
                <w:lang w:val="es-ES"/>
              </w:rPr>
              <w:t>35</w:t>
            </w:r>
            <w:r w:rsidR="001065CB">
              <w:rPr>
                <w:lang w:val="es-ES"/>
              </w:rPr>
              <w:t>0</w:t>
            </w:r>
          </w:p>
        </w:tc>
      </w:tr>
      <w:tr w:rsidR="00980AFA" w14:paraId="7578B4CB" w14:textId="77777777" w:rsidTr="009B45F6">
        <w:trPr>
          <w:trHeight w:val="313"/>
        </w:trPr>
        <w:tc>
          <w:tcPr>
            <w:tcW w:w="4380" w:type="dxa"/>
          </w:tcPr>
          <w:p w14:paraId="46CDA226" w14:textId="77777777" w:rsidR="00980AFA" w:rsidRDefault="0044782E" w:rsidP="005F0C3A">
            <w:pPr>
              <w:jc w:val="both"/>
              <w:rPr>
                <w:lang w:val="es-ES"/>
              </w:rPr>
            </w:pPr>
            <w:r>
              <w:rPr>
                <w:lang w:val="es-ES"/>
              </w:rPr>
              <w:t>Reuniones de Coordinación</w:t>
            </w:r>
          </w:p>
        </w:tc>
        <w:tc>
          <w:tcPr>
            <w:tcW w:w="4380" w:type="dxa"/>
          </w:tcPr>
          <w:p w14:paraId="59D257A2" w14:textId="3558EBA5" w:rsidR="00980AFA" w:rsidRDefault="00F4544C" w:rsidP="005F0C3A">
            <w:pPr>
              <w:jc w:val="both"/>
              <w:rPr>
                <w:lang w:val="es-ES"/>
              </w:rPr>
            </w:pPr>
            <w:r>
              <w:rPr>
                <w:lang w:val="es-ES"/>
              </w:rPr>
              <w:t>55</w:t>
            </w:r>
            <w:r w:rsidR="00D53AB2">
              <w:rPr>
                <w:lang w:val="es-ES"/>
              </w:rPr>
              <w:t>0</w:t>
            </w:r>
          </w:p>
        </w:tc>
      </w:tr>
      <w:tr w:rsidR="009B45F6" w14:paraId="43A71B25" w14:textId="77777777" w:rsidTr="009B45F6">
        <w:trPr>
          <w:trHeight w:val="298"/>
        </w:trPr>
        <w:tc>
          <w:tcPr>
            <w:tcW w:w="4380" w:type="dxa"/>
          </w:tcPr>
          <w:p w14:paraId="32BCD2DF" w14:textId="77777777" w:rsidR="009B45F6" w:rsidRDefault="009B45F6" w:rsidP="005F0C3A">
            <w:pPr>
              <w:jc w:val="both"/>
              <w:rPr>
                <w:lang w:val="es-ES"/>
              </w:rPr>
            </w:pPr>
            <w:r>
              <w:rPr>
                <w:lang w:val="es-ES"/>
              </w:rPr>
              <w:t>Programador</w:t>
            </w:r>
          </w:p>
        </w:tc>
        <w:tc>
          <w:tcPr>
            <w:tcW w:w="4380" w:type="dxa"/>
          </w:tcPr>
          <w:p w14:paraId="10F28A0F" w14:textId="77777777" w:rsidR="009B45F6" w:rsidRDefault="001065CB" w:rsidP="005F0C3A">
            <w:pPr>
              <w:jc w:val="both"/>
              <w:rPr>
                <w:lang w:val="es-ES"/>
              </w:rPr>
            </w:pPr>
            <w:r>
              <w:rPr>
                <w:lang w:val="es-ES"/>
              </w:rPr>
              <w:t>60</w:t>
            </w:r>
            <w:r w:rsidR="006C5063">
              <w:rPr>
                <w:lang w:val="es-ES"/>
              </w:rPr>
              <w:t>00</w:t>
            </w:r>
          </w:p>
        </w:tc>
      </w:tr>
      <w:tr w:rsidR="009B45F6" w14:paraId="1DDECD10" w14:textId="77777777" w:rsidTr="009B45F6">
        <w:trPr>
          <w:trHeight w:val="313"/>
        </w:trPr>
        <w:tc>
          <w:tcPr>
            <w:tcW w:w="4380" w:type="dxa"/>
          </w:tcPr>
          <w:p w14:paraId="7CC92F08" w14:textId="77777777" w:rsidR="009B45F6" w:rsidRDefault="009B45F6" w:rsidP="005F0C3A">
            <w:pPr>
              <w:jc w:val="both"/>
              <w:rPr>
                <w:lang w:val="es-ES"/>
              </w:rPr>
            </w:pPr>
            <w:r>
              <w:rPr>
                <w:lang w:val="es-ES"/>
              </w:rPr>
              <w:t>Servidor</w:t>
            </w:r>
          </w:p>
        </w:tc>
        <w:tc>
          <w:tcPr>
            <w:tcW w:w="4380" w:type="dxa"/>
          </w:tcPr>
          <w:p w14:paraId="4D1E48E1" w14:textId="77777777" w:rsidR="009B45F6" w:rsidRDefault="006C5063" w:rsidP="005F0C3A">
            <w:pPr>
              <w:jc w:val="both"/>
              <w:rPr>
                <w:lang w:val="es-ES"/>
              </w:rPr>
            </w:pPr>
            <w:r>
              <w:rPr>
                <w:lang w:val="es-ES"/>
              </w:rPr>
              <w:t>750</w:t>
            </w:r>
          </w:p>
        </w:tc>
      </w:tr>
      <w:tr w:rsidR="009B45F6" w14:paraId="2AFFF036" w14:textId="77777777" w:rsidTr="009B45F6">
        <w:trPr>
          <w:trHeight w:val="313"/>
        </w:trPr>
        <w:tc>
          <w:tcPr>
            <w:tcW w:w="4380" w:type="dxa"/>
          </w:tcPr>
          <w:p w14:paraId="076D92D1" w14:textId="77777777" w:rsidR="009B45F6" w:rsidRDefault="009B45F6" w:rsidP="005F0C3A">
            <w:pPr>
              <w:jc w:val="both"/>
              <w:rPr>
                <w:lang w:val="es-ES"/>
              </w:rPr>
            </w:pPr>
            <w:r>
              <w:rPr>
                <w:lang w:val="es-ES"/>
              </w:rPr>
              <w:lastRenderedPageBreak/>
              <w:t>Dominio web</w:t>
            </w:r>
          </w:p>
        </w:tc>
        <w:tc>
          <w:tcPr>
            <w:tcW w:w="4380" w:type="dxa"/>
          </w:tcPr>
          <w:p w14:paraId="11A611A7" w14:textId="785061EE" w:rsidR="009B45F6" w:rsidRDefault="00F4544C" w:rsidP="005F0C3A">
            <w:pPr>
              <w:jc w:val="both"/>
              <w:rPr>
                <w:lang w:val="es-ES"/>
              </w:rPr>
            </w:pPr>
            <w:r>
              <w:rPr>
                <w:lang w:val="es-ES"/>
              </w:rPr>
              <w:t>3</w:t>
            </w:r>
            <w:r w:rsidR="006C5063">
              <w:rPr>
                <w:lang w:val="es-ES"/>
              </w:rPr>
              <w:t>00</w:t>
            </w:r>
          </w:p>
        </w:tc>
      </w:tr>
      <w:tr w:rsidR="009B45F6" w14:paraId="68528FDB" w14:textId="77777777" w:rsidTr="009B45F6">
        <w:trPr>
          <w:trHeight w:val="328"/>
        </w:trPr>
        <w:tc>
          <w:tcPr>
            <w:tcW w:w="4380" w:type="dxa"/>
          </w:tcPr>
          <w:p w14:paraId="37AF1877" w14:textId="77777777" w:rsidR="009B45F6" w:rsidRDefault="009B45F6" w:rsidP="005F0C3A">
            <w:pPr>
              <w:jc w:val="both"/>
              <w:rPr>
                <w:lang w:val="es-ES"/>
              </w:rPr>
            </w:pPr>
            <w:r>
              <w:rPr>
                <w:lang w:val="es-ES"/>
              </w:rPr>
              <w:t>Publicación</w:t>
            </w:r>
          </w:p>
        </w:tc>
        <w:tc>
          <w:tcPr>
            <w:tcW w:w="4380" w:type="dxa"/>
          </w:tcPr>
          <w:p w14:paraId="534A66B2" w14:textId="77777777" w:rsidR="009B45F6" w:rsidRDefault="00D90913" w:rsidP="005F0C3A">
            <w:pPr>
              <w:jc w:val="both"/>
              <w:rPr>
                <w:lang w:val="es-ES"/>
              </w:rPr>
            </w:pPr>
            <w:r>
              <w:rPr>
                <w:lang w:val="es-ES"/>
              </w:rPr>
              <w:t>1500</w:t>
            </w:r>
          </w:p>
        </w:tc>
      </w:tr>
      <w:tr w:rsidR="009B45F6" w14:paraId="09A67D8D" w14:textId="77777777" w:rsidTr="009B45F6">
        <w:trPr>
          <w:trHeight w:val="328"/>
        </w:trPr>
        <w:tc>
          <w:tcPr>
            <w:tcW w:w="4380" w:type="dxa"/>
          </w:tcPr>
          <w:p w14:paraId="4265B28E" w14:textId="77777777" w:rsidR="009B45F6" w:rsidRDefault="00E92CC3" w:rsidP="005F0C3A">
            <w:pPr>
              <w:jc w:val="both"/>
              <w:rPr>
                <w:lang w:val="es-ES"/>
              </w:rPr>
            </w:pPr>
            <w:r>
              <w:rPr>
                <w:lang w:val="es-ES"/>
              </w:rPr>
              <w:t>Pasajes y Telecomunicaciones</w:t>
            </w:r>
          </w:p>
        </w:tc>
        <w:tc>
          <w:tcPr>
            <w:tcW w:w="4380" w:type="dxa"/>
          </w:tcPr>
          <w:p w14:paraId="527FBDF0" w14:textId="69B06BCA" w:rsidR="009B45F6" w:rsidRDefault="00F4544C" w:rsidP="005F0C3A">
            <w:pPr>
              <w:jc w:val="both"/>
              <w:rPr>
                <w:lang w:val="es-ES"/>
              </w:rPr>
            </w:pPr>
            <w:r>
              <w:rPr>
                <w:lang w:val="es-ES"/>
              </w:rPr>
              <w:t>55</w:t>
            </w:r>
            <w:r w:rsidR="006C5063">
              <w:rPr>
                <w:lang w:val="es-ES"/>
              </w:rPr>
              <w:t>0</w:t>
            </w:r>
          </w:p>
        </w:tc>
      </w:tr>
      <w:tr w:rsidR="00E92CC3" w14:paraId="188ACF45" w14:textId="77777777" w:rsidTr="009B45F6">
        <w:trPr>
          <w:trHeight w:val="328"/>
        </w:trPr>
        <w:tc>
          <w:tcPr>
            <w:tcW w:w="4380" w:type="dxa"/>
          </w:tcPr>
          <w:p w14:paraId="532B4A23" w14:textId="77777777" w:rsidR="00E92CC3" w:rsidRDefault="00E92CC3" w:rsidP="005F0C3A">
            <w:pPr>
              <w:jc w:val="both"/>
              <w:rPr>
                <w:lang w:val="es-ES"/>
              </w:rPr>
            </w:pPr>
            <w:r>
              <w:rPr>
                <w:lang w:val="es-ES"/>
              </w:rPr>
              <w:t>Programa para encuestas</w:t>
            </w:r>
            <w:r w:rsidR="00980AFA">
              <w:rPr>
                <w:lang w:val="es-ES"/>
              </w:rPr>
              <w:t xml:space="preserve"> online</w:t>
            </w:r>
          </w:p>
        </w:tc>
        <w:tc>
          <w:tcPr>
            <w:tcW w:w="4380" w:type="dxa"/>
          </w:tcPr>
          <w:p w14:paraId="3EC7F83B" w14:textId="6BF04D44" w:rsidR="00E92CC3" w:rsidRDefault="00AE69ED" w:rsidP="005F0C3A">
            <w:pPr>
              <w:jc w:val="both"/>
              <w:rPr>
                <w:lang w:val="es-ES"/>
              </w:rPr>
            </w:pPr>
            <w:r>
              <w:rPr>
                <w:lang w:val="es-ES"/>
              </w:rPr>
              <w:t>500</w:t>
            </w:r>
          </w:p>
        </w:tc>
      </w:tr>
      <w:tr w:rsidR="00AE69ED" w14:paraId="3289B6E5" w14:textId="77777777" w:rsidTr="009B45F6">
        <w:trPr>
          <w:trHeight w:val="328"/>
        </w:trPr>
        <w:tc>
          <w:tcPr>
            <w:tcW w:w="4380" w:type="dxa"/>
          </w:tcPr>
          <w:p w14:paraId="1A7BDD37" w14:textId="683A3EB0" w:rsidR="00AE69ED" w:rsidRDefault="00AE69ED" w:rsidP="005F0C3A">
            <w:pPr>
              <w:jc w:val="both"/>
              <w:rPr>
                <w:lang w:val="es-ES"/>
              </w:rPr>
            </w:pPr>
            <w:r>
              <w:rPr>
                <w:lang w:val="es-ES"/>
              </w:rPr>
              <w:t xml:space="preserve">Programa de </w:t>
            </w:r>
            <w:proofErr w:type="spellStart"/>
            <w:r>
              <w:rPr>
                <w:lang w:val="es-ES"/>
              </w:rPr>
              <w:t>prototipado</w:t>
            </w:r>
            <w:proofErr w:type="spellEnd"/>
          </w:p>
        </w:tc>
        <w:tc>
          <w:tcPr>
            <w:tcW w:w="4380" w:type="dxa"/>
          </w:tcPr>
          <w:p w14:paraId="1CE25954" w14:textId="1D83DB6D" w:rsidR="00AE69ED" w:rsidRDefault="00AE69ED" w:rsidP="005F0C3A">
            <w:pPr>
              <w:jc w:val="both"/>
              <w:rPr>
                <w:lang w:val="es-ES"/>
              </w:rPr>
            </w:pPr>
            <w:r>
              <w:rPr>
                <w:lang w:val="es-ES"/>
              </w:rPr>
              <w:t>1000</w:t>
            </w:r>
          </w:p>
        </w:tc>
      </w:tr>
      <w:tr w:rsidR="00D53AB2" w14:paraId="24C67C63" w14:textId="77777777" w:rsidTr="00855A34">
        <w:trPr>
          <w:trHeight w:val="320"/>
        </w:trPr>
        <w:tc>
          <w:tcPr>
            <w:tcW w:w="4380" w:type="dxa"/>
          </w:tcPr>
          <w:p w14:paraId="6EA1185D" w14:textId="77777777" w:rsidR="00D53AB2" w:rsidRDefault="00D53AB2" w:rsidP="005F0C3A">
            <w:pPr>
              <w:jc w:val="both"/>
              <w:rPr>
                <w:lang w:val="es-ES"/>
              </w:rPr>
            </w:pPr>
            <w:r>
              <w:rPr>
                <w:lang w:val="es-ES"/>
              </w:rPr>
              <w:t>Total</w:t>
            </w:r>
          </w:p>
        </w:tc>
        <w:tc>
          <w:tcPr>
            <w:tcW w:w="4380" w:type="dxa"/>
          </w:tcPr>
          <w:p w14:paraId="35309B67" w14:textId="77777777" w:rsidR="00D53AB2" w:rsidRDefault="00701034" w:rsidP="005F0C3A">
            <w:pPr>
              <w:jc w:val="both"/>
              <w:rPr>
                <w:lang w:val="es-ES"/>
              </w:rPr>
            </w:pPr>
            <w:r>
              <w:rPr>
                <w:lang w:val="es-ES"/>
              </w:rPr>
              <w:t>11</w:t>
            </w:r>
            <w:r w:rsidR="001065CB">
              <w:rPr>
                <w:lang w:val="es-ES"/>
              </w:rPr>
              <w:t>5</w:t>
            </w:r>
            <w:r w:rsidR="00855A34">
              <w:rPr>
                <w:lang w:val="es-ES"/>
              </w:rPr>
              <w:t>00</w:t>
            </w:r>
          </w:p>
        </w:tc>
      </w:tr>
    </w:tbl>
    <w:p w14:paraId="6D9E9DC1" w14:textId="77777777" w:rsidR="009B45F6" w:rsidRPr="009B45F6" w:rsidRDefault="009B45F6" w:rsidP="005F0C3A">
      <w:pPr>
        <w:jc w:val="both"/>
        <w:rPr>
          <w:lang w:val="es-ES"/>
        </w:rPr>
      </w:pPr>
    </w:p>
    <w:p w14:paraId="7916F35D" w14:textId="77777777" w:rsidR="008921DC" w:rsidRDefault="008921DC" w:rsidP="005F0C3A">
      <w:pPr>
        <w:pStyle w:val="Prrafodelista"/>
        <w:numPr>
          <w:ilvl w:val="0"/>
          <w:numId w:val="1"/>
        </w:numPr>
        <w:jc w:val="both"/>
        <w:rPr>
          <w:lang w:val="es-ES"/>
        </w:rPr>
      </w:pPr>
      <w:r>
        <w:rPr>
          <w:lang w:val="es-ES"/>
        </w:rPr>
        <w:t xml:space="preserve">Consideraciones </w:t>
      </w:r>
      <w:r w:rsidR="00D53AB2">
        <w:rPr>
          <w:lang w:val="es-ES"/>
        </w:rPr>
        <w:t>Éticas</w:t>
      </w:r>
    </w:p>
    <w:p w14:paraId="0083398A" w14:textId="77777777" w:rsidR="00D53AB2" w:rsidRDefault="00D53AB2" w:rsidP="005F0C3A">
      <w:pPr>
        <w:jc w:val="both"/>
        <w:rPr>
          <w:lang w:val="es-ES"/>
        </w:rPr>
      </w:pPr>
    </w:p>
    <w:p w14:paraId="45431543" w14:textId="77777777" w:rsidR="00D53AB2" w:rsidRDefault="00D53AB2" w:rsidP="005F0C3A">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399372AC" w14:textId="77777777" w:rsidR="00B10D53" w:rsidRDefault="00B10D53" w:rsidP="005F0C3A">
      <w:pPr>
        <w:jc w:val="both"/>
        <w:rPr>
          <w:lang w:val="es-ES"/>
        </w:rPr>
      </w:pPr>
    </w:p>
    <w:p w14:paraId="68A312CA" w14:textId="77777777" w:rsidR="00B10D53" w:rsidRDefault="00B10D53" w:rsidP="005F0C3A">
      <w:pPr>
        <w:jc w:val="both"/>
        <w:rPr>
          <w:lang w:val="es-ES"/>
        </w:rPr>
      </w:pPr>
      <w:r>
        <w:rPr>
          <w:lang w:val="es-ES"/>
        </w:rPr>
        <w:t>No se anticipan riesgos ni potenciales daños como resultado de la participación en este estudio.</w:t>
      </w:r>
    </w:p>
    <w:p w14:paraId="5314B536" w14:textId="77777777" w:rsidR="00DB43C8" w:rsidRDefault="00DB43C8" w:rsidP="005F0C3A">
      <w:pPr>
        <w:jc w:val="both"/>
        <w:rPr>
          <w:lang w:val="es-ES"/>
        </w:rPr>
      </w:pPr>
    </w:p>
    <w:p w14:paraId="5C78ACAF" w14:textId="77777777" w:rsidR="00DB43C8" w:rsidRDefault="00DB43C8" w:rsidP="005F0C3A">
      <w:pPr>
        <w:jc w:val="both"/>
        <w:rPr>
          <w:lang w:val="es-ES"/>
        </w:rPr>
      </w:pPr>
    </w:p>
    <w:p w14:paraId="1C85AE23" w14:textId="77777777" w:rsidR="00DB43C8" w:rsidRDefault="00DB43C8" w:rsidP="005F0C3A">
      <w:pPr>
        <w:jc w:val="both"/>
        <w:rPr>
          <w:lang w:val="es-ES"/>
        </w:rPr>
      </w:pPr>
    </w:p>
    <w:p w14:paraId="4F763228" w14:textId="77777777" w:rsidR="00DB43C8" w:rsidRDefault="00DB43C8" w:rsidP="005F0C3A">
      <w:pPr>
        <w:jc w:val="both"/>
        <w:rPr>
          <w:lang w:val="es-ES"/>
        </w:rPr>
      </w:pPr>
    </w:p>
    <w:p w14:paraId="046F0047" w14:textId="77777777" w:rsidR="00DB43C8" w:rsidRPr="00D53AB2" w:rsidRDefault="00DB43C8" w:rsidP="005F0C3A">
      <w:pPr>
        <w:jc w:val="both"/>
        <w:rPr>
          <w:lang w:val="es-ES"/>
        </w:rPr>
      </w:pPr>
    </w:p>
    <w:p w14:paraId="316A4BCE" w14:textId="77777777" w:rsidR="00302092" w:rsidRDefault="00302092" w:rsidP="005F0C3A">
      <w:pPr>
        <w:jc w:val="both"/>
        <w:rPr>
          <w:lang w:val="es-ES"/>
        </w:rPr>
      </w:pPr>
    </w:p>
    <w:p w14:paraId="55EAF786" w14:textId="77777777" w:rsidR="00302092" w:rsidRPr="009B40AE" w:rsidRDefault="00302092" w:rsidP="005F0C3A">
      <w:pPr>
        <w:jc w:val="both"/>
        <w:rPr>
          <w:lang w:val="en-US"/>
          <w:rPrChange w:id="172" w:author="Cesar Carcamo" w:date="2017-05-10T09:13:00Z">
            <w:rPr>
              <w:lang w:val="es-ES"/>
            </w:rPr>
          </w:rPrChange>
        </w:rPr>
      </w:pPr>
      <w:proofErr w:type="spellStart"/>
      <w:r w:rsidRPr="009B40AE">
        <w:rPr>
          <w:lang w:val="en-US"/>
          <w:rPrChange w:id="173" w:author="Cesar Carcamo" w:date="2017-05-10T09:13:00Z">
            <w:rPr>
              <w:lang w:val="es-ES"/>
            </w:rPr>
          </w:rPrChange>
        </w:rPr>
        <w:t>Referencias</w:t>
      </w:r>
      <w:proofErr w:type="spellEnd"/>
    </w:p>
    <w:p w14:paraId="3226B9C8" w14:textId="77777777" w:rsidR="003D2BC8" w:rsidRPr="009B40AE" w:rsidRDefault="003D2BC8" w:rsidP="005F0C3A">
      <w:pPr>
        <w:jc w:val="both"/>
        <w:rPr>
          <w:lang w:val="en-US"/>
          <w:rPrChange w:id="174" w:author="Cesar Carcamo" w:date="2017-05-10T09:13:00Z">
            <w:rPr>
              <w:lang w:val="es-ES"/>
            </w:rPr>
          </w:rPrChange>
        </w:rPr>
      </w:pPr>
    </w:p>
    <w:p w14:paraId="666BBA1A" w14:textId="3F1470CC" w:rsidR="00054688" w:rsidRPr="00054688" w:rsidRDefault="00B43145" w:rsidP="00054688">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003D2BC8" w:rsidRPr="009B40AE">
        <w:rPr>
          <w:lang w:val="en-US"/>
          <w:rPrChange w:id="175" w:author="Cesar Carcamo" w:date="2017-05-10T09:13:00Z">
            <w:rPr>
              <w:lang w:val="es-ES"/>
            </w:rPr>
          </w:rPrChange>
        </w:rPr>
        <w:instrText xml:space="preserve">ADDIN Mendeley Bibliography CSL_BIBLIOGRAPHY </w:instrText>
      </w:r>
      <w:r>
        <w:rPr>
          <w:lang w:val="es-ES"/>
        </w:rPr>
        <w:fldChar w:fldCharType="separate"/>
      </w:r>
      <w:r w:rsidR="00054688" w:rsidRPr="00054688">
        <w:rPr>
          <w:rFonts w:ascii="Calibri" w:eastAsia="Times New Roman" w:hAnsi="Calibri" w:cs="Times New Roman"/>
          <w:noProof/>
        </w:rPr>
        <w:t xml:space="preserve">1. </w:t>
      </w:r>
      <w:r w:rsidR="00054688" w:rsidRPr="00054688">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4DCF6B95"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2. </w:t>
      </w:r>
      <w:r w:rsidRPr="00054688">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295F21CD"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3. </w:t>
      </w:r>
      <w:r w:rsidRPr="00054688">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41A073D0"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4. </w:t>
      </w:r>
      <w:r w:rsidRPr="00054688">
        <w:rPr>
          <w:rFonts w:ascii="Calibri" w:eastAsia="Times New Roman" w:hAnsi="Calibri" w:cs="Times New Roman"/>
          <w:noProof/>
        </w:rPr>
        <w:tab/>
        <w:t xml:space="preserve">Predictors of patient satisfaction. Gomal J Med Sci. 9(2). </w:t>
      </w:r>
    </w:p>
    <w:p w14:paraId="4387D132"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5. </w:t>
      </w:r>
      <w:r w:rsidRPr="00054688">
        <w:rPr>
          <w:rFonts w:ascii="Calibri" w:eastAsia="Times New Roman" w:hAnsi="Calibri" w:cs="Times New Roman"/>
          <w:noProof/>
        </w:rPr>
        <w:tab/>
        <w:t>Atención al usuario y Servicio al Cliente [Internet]. Available from: http://es.slideshare.net/taimutay/atencin-al-usuario-y-servicio-al-cliente</w:t>
      </w:r>
    </w:p>
    <w:p w14:paraId="4C7154D0"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6. </w:t>
      </w:r>
      <w:r w:rsidRPr="00054688">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32CF8DC0"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7. </w:t>
      </w:r>
      <w:r w:rsidRPr="00054688">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5F7DBE96"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8. </w:t>
      </w:r>
      <w:r w:rsidRPr="00054688">
        <w:rPr>
          <w:rFonts w:ascii="Calibri" w:eastAsia="Times New Roman" w:hAnsi="Calibri" w:cs="Times New Roman"/>
          <w:noProof/>
        </w:rPr>
        <w:tab/>
        <w:t xml:space="preserve">Ordonnance n° 96-346 du 24 avril 1996 portant réforme de l’hospitalisation publique et privée | Legifrance [Internet]. Available from: </w:t>
      </w:r>
      <w:r w:rsidRPr="00054688">
        <w:rPr>
          <w:rFonts w:ascii="Calibri" w:eastAsia="Times New Roman" w:hAnsi="Calibri" w:cs="Times New Roman"/>
          <w:noProof/>
        </w:rPr>
        <w:lastRenderedPageBreak/>
        <w:t>https://www.legifrance.gouv.fr/affichTexte.do?cidTexte=JORFTEXT000000742206</w:t>
      </w:r>
    </w:p>
    <w:p w14:paraId="76057767"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9. </w:t>
      </w:r>
      <w:r w:rsidRPr="00054688">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4AC28E5F"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0. </w:t>
      </w:r>
      <w:r w:rsidRPr="00054688">
        <w:rPr>
          <w:rFonts w:ascii="Calibri" w:eastAsia="Times New Roman" w:hAnsi="Calibri" w:cs="Times New Roman"/>
          <w:noProof/>
        </w:rPr>
        <w:tab/>
        <w:t xml:space="preserve">The NHS Plan A plan for investment A plan for reform. 2000; </w:t>
      </w:r>
    </w:p>
    <w:p w14:paraId="24DCB857"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1. </w:t>
      </w:r>
      <w:r w:rsidRPr="00054688">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4298B5AD"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2. </w:t>
      </w:r>
      <w:r w:rsidRPr="00054688">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777E800A"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3. </w:t>
      </w:r>
      <w:r w:rsidRPr="00054688">
        <w:rPr>
          <w:rFonts w:ascii="Calibri" w:eastAsia="Times New Roman" w:hAnsi="Calibri" w:cs="Times New Roman"/>
          <w:noProof/>
        </w:rPr>
        <w:tab/>
        <w:t xml:space="preserve">International Organization for Standardization. ISO 9241-210: Ergonomics of human–system interaction - Human-centred design for interactive systems. Int Organ Stand. 2010;2010:32. </w:t>
      </w:r>
    </w:p>
    <w:p w14:paraId="4B0309CD"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4. </w:t>
      </w:r>
      <w:r w:rsidRPr="00054688">
        <w:rPr>
          <w:rFonts w:ascii="Calibri" w:eastAsia="Times New Roman" w:hAnsi="Calibri" w:cs="Times New Roman"/>
          <w:noProof/>
        </w:rPr>
        <w:tab/>
        <w:t xml:space="preserve">Noakes Schulze A. User-Centered Design for Information Professionals. Assoc Libr Inf Sci Educ. </w:t>
      </w:r>
    </w:p>
    <w:p w14:paraId="4E9BD537"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5. </w:t>
      </w:r>
      <w:r w:rsidRPr="00054688">
        <w:rPr>
          <w:rFonts w:ascii="Calibri" w:eastAsia="Times New Roman" w:hAnsi="Calibri" w:cs="Times New Roman"/>
          <w:noProof/>
        </w:rPr>
        <w:tab/>
        <w:t xml:space="preserve">Heland M. HANDBOOK OF HUMAN-COMPUTER INTERACTION. 1991. 1135 p. </w:t>
      </w:r>
    </w:p>
    <w:p w14:paraId="4B4F6D5B"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6. </w:t>
      </w:r>
      <w:r w:rsidRPr="00054688">
        <w:rPr>
          <w:rFonts w:ascii="Calibri" w:eastAsia="Times New Roman" w:hAnsi="Calibri" w:cs="Times New Roman"/>
          <w:noProof/>
        </w:rPr>
        <w:tab/>
        <w:t>SUSALUD | Inicio [Internet]. [cited 2017 Mar 14]. Available from: http://portales.susalud.gob.pe/web/portal/nosotros</w:t>
      </w:r>
    </w:p>
    <w:p w14:paraId="412315BF"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7. </w:t>
      </w:r>
      <w:r w:rsidRPr="00054688">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7A062A7B"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8. </w:t>
      </w:r>
      <w:r w:rsidRPr="00054688">
        <w:rPr>
          <w:rFonts w:ascii="Calibri" w:eastAsia="Times New Roman" w:hAnsi="Calibri" w:cs="Times New Roman"/>
          <w:noProof/>
        </w:rPr>
        <w:tab/>
        <w:t>BPM PAC | Consulta [Internet]. [cited 2017 Mar 14]. Available from: http://app17.susalud.gob.pe/formulario_consulta/</w:t>
      </w:r>
    </w:p>
    <w:p w14:paraId="5998B8AD"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9. </w:t>
      </w:r>
      <w:r w:rsidRPr="00054688">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52F1B8C3"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20. </w:t>
      </w:r>
      <w:r w:rsidRPr="00054688">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1E49EA9B"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21. </w:t>
      </w:r>
      <w:r w:rsidRPr="00054688">
        <w:rPr>
          <w:rFonts w:ascii="Calibri" w:eastAsia="Times New Roman" w:hAnsi="Calibri" w:cs="Times New Roman"/>
          <w:noProof/>
        </w:rPr>
        <w:tab/>
        <w:t xml:space="preserve">Davis FD. A Technology Acceptance Model for Empirically Testing New End-User Information Systems. 1985; </w:t>
      </w:r>
    </w:p>
    <w:p w14:paraId="14BA0704"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22. </w:t>
      </w:r>
      <w:r w:rsidRPr="00054688">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3FABDB9A" w14:textId="77777777" w:rsidR="00054688" w:rsidRPr="00054688" w:rsidRDefault="00054688" w:rsidP="00054688">
      <w:pPr>
        <w:widowControl w:val="0"/>
        <w:autoSpaceDE w:val="0"/>
        <w:autoSpaceDN w:val="0"/>
        <w:adjustRightInd w:val="0"/>
        <w:ind w:left="640" w:hanging="640"/>
        <w:rPr>
          <w:rFonts w:ascii="Calibri" w:hAnsi="Calibri"/>
          <w:noProof/>
        </w:rPr>
      </w:pPr>
      <w:r w:rsidRPr="00054688">
        <w:rPr>
          <w:rFonts w:ascii="Calibri" w:eastAsia="Times New Roman" w:hAnsi="Calibri" w:cs="Times New Roman"/>
          <w:noProof/>
        </w:rPr>
        <w:t xml:space="preserve">23. </w:t>
      </w:r>
      <w:r w:rsidRPr="00054688">
        <w:rPr>
          <w:rFonts w:ascii="Calibri" w:eastAsia="Times New Roman" w:hAnsi="Calibri" w:cs="Times New Roman"/>
          <w:noProof/>
        </w:rPr>
        <w:tab/>
        <w:t xml:space="preserve">In F, Care H. the Technology Acceptance Model : Its Past and Its Future in Health Care. 2011;43(1):1–30. </w:t>
      </w:r>
    </w:p>
    <w:p w14:paraId="44A35F91" w14:textId="16B77BF7" w:rsidR="003D2BC8" w:rsidRPr="009B40AE" w:rsidRDefault="00B43145" w:rsidP="00054688">
      <w:pPr>
        <w:widowControl w:val="0"/>
        <w:autoSpaceDE w:val="0"/>
        <w:autoSpaceDN w:val="0"/>
        <w:adjustRightInd w:val="0"/>
        <w:ind w:left="640" w:hanging="640"/>
        <w:rPr>
          <w:lang w:val="en-US"/>
          <w:rPrChange w:id="176" w:author="Cesar Carcamo" w:date="2017-05-10T09:13:00Z">
            <w:rPr>
              <w:lang w:val="es-ES"/>
            </w:rPr>
          </w:rPrChange>
        </w:rPr>
      </w:pPr>
      <w:r>
        <w:rPr>
          <w:lang w:val="es-ES"/>
        </w:rPr>
        <w:lastRenderedPageBreak/>
        <w:fldChar w:fldCharType="end"/>
      </w:r>
    </w:p>
    <w:p w14:paraId="4A96211B" w14:textId="77777777" w:rsidR="00B61FCF" w:rsidRPr="009B40AE" w:rsidRDefault="00B61FCF" w:rsidP="005F0C3A">
      <w:pPr>
        <w:jc w:val="both"/>
        <w:rPr>
          <w:lang w:val="en-US"/>
          <w:rPrChange w:id="177" w:author="Cesar Carcamo" w:date="2017-05-10T09:13:00Z">
            <w:rPr>
              <w:lang w:val="es-ES"/>
            </w:rPr>
          </w:rPrChange>
        </w:rPr>
      </w:pPr>
    </w:p>
    <w:p w14:paraId="7C80E411" w14:textId="77777777" w:rsidR="00B61FCF" w:rsidRPr="009B40AE" w:rsidRDefault="00B61FCF" w:rsidP="005F0C3A">
      <w:pPr>
        <w:jc w:val="both"/>
        <w:rPr>
          <w:lang w:val="en-US"/>
          <w:rPrChange w:id="178" w:author="Cesar Carcamo" w:date="2017-05-10T09:13:00Z">
            <w:rPr>
              <w:lang w:val="es-ES"/>
            </w:rPr>
          </w:rPrChange>
        </w:rPr>
      </w:pPr>
    </w:p>
    <w:p w14:paraId="77BA6984" w14:textId="77777777" w:rsidR="00B61FCF" w:rsidRPr="009B40AE" w:rsidRDefault="00B61FCF" w:rsidP="005F0C3A">
      <w:pPr>
        <w:jc w:val="both"/>
        <w:rPr>
          <w:lang w:val="en-US"/>
          <w:rPrChange w:id="179" w:author="Cesar Carcamo" w:date="2017-05-10T09:13:00Z">
            <w:rPr>
              <w:lang w:val="es-ES"/>
            </w:rPr>
          </w:rPrChange>
        </w:rPr>
      </w:pPr>
    </w:p>
    <w:p w14:paraId="456EEB35" w14:textId="77777777" w:rsidR="00B61FCF" w:rsidRPr="009B40AE" w:rsidRDefault="00B61FCF" w:rsidP="005F0C3A">
      <w:pPr>
        <w:jc w:val="both"/>
        <w:rPr>
          <w:lang w:val="en-US"/>
          <w:rPrChange w:id="180" w:author="Cesar Carcamo" w:date="2017-05-10T09:13:00Z">
            <w:rPr>
              <w:lang w:val="es-ES"/>
            </w:rPr>
          </w:rPrChange>
        </w:rPr>
      </w:pPr>
    </w:p>
    <w:p w14:paraId="4B422CA4" w14:textId="77777777" w:rsidR="00302092" w:rsidRPr="009B40AE" w:rsidRDefault="00302092" w:rsidP="005F0C3A">
      <w:pPr>
        <w:jc w:val="both"/>
        <w:rPr>
          <w:lang w:val="en-US"/>
          <w:rPrChange w:id="181" w:author="Cesar Carcamo" w:date="2017-05-10T09:13:00Z">
            <w:rPr>
              <w:lang w:val="es-ES"/>
            </w:rPr>
          </w:rPrChange>
        </w:rPr>
      </w:pPr>
    </w:p>
    <w:p w14:paraId="44B767FE" w14:textId="77777777" w:rsidR="00302092" w:rsidRPr="009B40AE" w:rsidRDefault="00302092" w:rsidP="005F0C3A">
      <w:pPr>
        <w:jc w:val="both"/>
        <w:rPr>
          <w:lang w:val="en-US"/>
          <w:rPrChange w:id="182" w:author="Cesar Carcamo" w:date="2017-05-10T09:13:00Z">
            <w:rPr>
              <w:lang w:val="es-ES"/>
            </w:rPr>
          </w:rPrChange>
        </w:rPr>
      </w:pPr>
    </w:p>
    <w:p w14:paraId="4B1D6200" w14:textId="77777777" w:rsidR="005B7B09" w:rsidRPr="009B40AE" w:rsidRDefault="005B7B09" w:rsidP="005F0C3A">
      <w:pPr>
        <w:jc w:val="both"/>
        <w:rPr>
          <w:lang w:val="en-US"/>
          <w:rPrChange w:id="183" w:author="Cesar Carcamo" w:date="2017-05-10T09:13:00Z">
            <w:rPr>
              <w:lang w:val="es-ES"/>
            </w:rPr>
          </w:rPrChange>
        </w:rPr>
      </w:pPr>
    </w:p>
    <w:p w14:paraId="414574F7" w14:textId="77777777" w:rsidR="005B7B09" w:rsidRPr="009B40AE" w:rsidRDefault="005B7B09" w:rsidP="005F0C3A">
      <w:pPr>
        <w:jc w:val="both"/>
        <w:rPr>
          <w:lang w:val="en-US"/>
          <w:rPrChange w:id="184" w:author="Cesar Carcamo" w:date="2017-05-10T09:13:00Z">
            <w:rPr>
              <w:lang w:val="es-ES"/>
            </w:rPr>
          </w:rPrChange>
        </w:rPr>
      </w:pPr>
    </w:p>
    <w:p w14:paraId="20A4EED7" w14:textId="77777777" w:rsidR="005B7B09" w:rsidRPr="009B40AE" w:rsidRDefault="005B7B09" w:rsidP="005F0C3A">
      <w:pPr>
        <w:jc w:val="both"/>
        <w:rPr>
          <w:lang w:val="en-US"/>
          <w:rPrChange w:id="185" w:author="Cesar Carcamo" w:date="2017-05-10T09:13:00Z">
            <w:rPr>
              <w:lang w:val="es-ES"/>
            </w:rPr>
          </w:rPrChange>
        </w:rPr>
      </w:pPr>
    </w:p>
    <w:p w14:paraId="726B700A" w14:textId="77777777" w:rsidR="005B7B09" w:rsidRPr="009B40AE" w:rsidRDefault="005B7B09" w:rsidP="005F0C3A">
      <w:pPr>
        <w:jc w:val="both"/>
        <w:rPr>
          <w:lang w:val="en-US"/>
          <w:rPrChange w:id="186" w:author="Cesar Carcamo" w:date="2017-05-10T09:13:00Z">
            <w:rPr>
              <w:lang w:val="es-ES"/>
            </w:rPr>
          </w:rPrChange>
        </w:rPr>
      </w:pPr>
    </w:p>
    <w:p w14:paraId="1EB629D8" w14:textId="77777777" w:rsidR="00DB43C8" w:rsidRPr="009B40AE" w:rsidRDefault="00DB43C8" w:rsidP="005F0C3A">
      <w:pPr>
        <w:jc w:val="both"/>
        <w:rPr>
          <w:b/>
          <w:lang w:val="en-US"/>
          <w:rPrChange w:id="187" w:author="Cesar Carcamo" w:date="2017-05-10T09:13:00Z">
            <w:rPr>
              <w:b/>
              <w:lang w:val="es-ES"/>
            </w:rPr>
          </w:rPrChange>
        </w:rPr>
      </w:pPr>
    </w:p>
    <w:p w14:paraId="4D7000D6" w14:textId="77777777" w:rsidR="00DB43C8" w:rsidRPr="009B40AE" w:rsidRDefault="00DB43C8" w:rsidP="005F0C3A">
      <w:pPr>
        <w:jc w:val="both"/>
        <w:rPr>
          <w:b/>
          <w:lang w:val="en-US"/>
          <w:rPrChange w:id="188" w:author="Cesar Carcamo" w:date="2017-05-10T09:13:00Z">
            <w:rPr>
              <w:b/>
              <w:lang w:val="es-ES"/>
            </w:rPr>
          </w:rPrChange>
        </w:rPr>
      </w:pPr>
    </w:p>
    <w:p w14:paraId="5CDCE283" w14:textId="77777777" w:rsidR="00DB43C8" w:rsidRPr="009B40AE" w:rsidRDefault="00DB43C8" w:rsidP="005F0C3A">
      <w:pPr>
        <w:jc w:val="both"/>
        <w:rPr>
          <w:b/>
          <w:lang w:val="en-US"/>
          <w:rPrChange w:id="189" w:author="Cesar Carcamo" w:date="2017-05-10T09:13:00Z">
            <w:rPr>
              <w:b/>
              <w:lang w:val="es-ES"/>
            </w:rPr>
          </w:rPrChange>
        </w:rPr>
      </w:pPr>
    </w:p>
    <w:p w14:paraId="20EAB474" w14:textId="77777777" w:rsidR="00DB43C8" w:rsidRPr="009B40AE" w:rsidRDefault="00DB43C8" w:rsidP="005F0C3A">
      <w:pPr>
        <w:jc w:val="both"/>
        <w:rPr>
          <w:b/>
          <w:lang w:val="en-US"/>
          <w:rPrChange w:id="190" w:author="Cesar Carcamo" w:date="2017-05-10T09:13:00Z">
            <w:rPr>
              <w:b/>
              <w:lang w:val="es-ES"/>
            </w:rPr>
          </w:rPrChange>
        </w:rPr>
      </w:pPr>
    </w:p>
    <w:p w14:paraId="67197917" w14:textId="77777777" w:rsidR="00DB43C8" w:rsidRPr="009B40AE" w:rsidRDefault="00DB43C8" w:rsidP="005F0C3A">
      <w:pPr>
        <w:jc w:val="both"/>
        <w:rPr>
          <w:b/>
          <w:lang w:val="en-US"/>
          <w:rPrChange w:id="191" w:author="Cesar Carcamo" w:date="2017-05-10T09:13:00Z">
            <w:rPr>
              <w:b/>
              <w:lang w:val="es-ES"/>
            </w:rPr>
          </w:rPrChange>
        </w:rPr>
      </w:pPr>
    </w:p>
    <w:p w14:paraId="574754F9" w14:textId="77777777" w:rsidR="00DB43C8" w:rsidRPr="009B40AE" w:rsidRDefault="00DB43C8" w:rsidP="005F0C3A">
      <w:pPr>
        <w:jc w:val="both"/>
        <w:rPr>
          <w:b/>
          <w:lang w:val="en-US"/>
          <w:rPrChange w:id="192" w:author="Cesar Carcamo" w:date="2017-05-10T09:13:00Z">
            <w:rPr>
              <w:b/>
              <w:lang w:val="es-ES"/>
            </w:rPr>
          </w:rPrChange>
        </w:rPr>
      </w:pPr>
    </w:p>
    <w:p w14:paraId="6693CAB1" w14:textId="77777777" w:rsidR="00DB43C8" w:rsidRPr="009B40AE" w:rsidRDefault="00DB43C8" w:rsidP="005F0C3A">
      <w:pPr>
        <w:jc w:val="both"/>
        <w:rPr>
          <w:b/>
          <w:lang w:val="en-US"/>
          <w:rPrChange w:id="193" w:author="Cesar Carcamo" w:date="2017-05-10T09:13:00Z">
            <w:rPr>
              <w:b/>
              <w:lang w:val="es-ES"/>
            </w:rPr>
          </w:rPrChange>
        </w:rPr>
      </w:pPr>
    </w:p>
    <w:p w14:paraId="4ED3DA44" w14:textId="77777777" w:rsidR="00DB43C8" w:rsidRPr="009B40AE" w:rsidRDefault="00DB43C8" w:rsidP="005F0C3A">
      <w:pPr>
        <w:jc w:val="both"/>
        <w:rPr>
          <w:b/>
          <w:lang w:val="en-US"/>
          <w:rPrChange w:id="194" w:author="Cesar Carcamo" w:date="2017-05-10T09:13:00Z">
            <w:rPr>
              <w:b/>
              <w:lang w:val="es-ES"/>
            </w:rPr>
          </w:rPrChange>
        </w:rPr>
      </w:pPr>
    </w:p>
    <w:p w14:paraId="3069471C" w14:textId="77777777" w:rsidR="00DB43C8" w:rsidRPr="009B40AE" w:rsidRDefault="00DB43C8" w:rsidP="005F0C3A">
      <w:pPr>
        <w:jc w:val="both"/>
        <w:rPr>
          <w:b/>
          <w:lang w:val="en-US"/>
          <w:rPrChange w:id="195" w:author="Cesar Carcamo" w:date="2017-05-10T09:13:00Z">
            <w:rPr>
              <w:b/>
              <w:lang w:val="es-ES"/>
            </w:rPr>
          </w:rPrChange>
        </w:rPr>
      </w:pPr>
    </w:p>
    <w:p w14:paraId="51D9BFEF" w14:textId="77777777" w:rsidR="00DB43C8" w:rsidRPr="009B40AE" w:rsidRDefault="00DB43C8" w:rsidP="005F0C3A">
      <w:pPr>
        <w:jc w:val="both"/>
        <w:rPr>
          <w:b/>
          <w:lang w:val="en-US"/>
          <w:rPrChange w:id="196" w:author="Cesar Carcamo" w:date="2017-05-10T09:13:00Z">
            <w:rPr>
              <w:b/>
              <w:lang w:val="es-ES"/>
            </w:rPr>
          </w:rPrChange>
        </w:rPr>
      </w:pPr>
    </w:p>
    <w:p w14:paraId="29A50799" w14:textId="77777777" w:rsidR="00DB43C8" w:rsidRPr="009B40AE" w:rsidRDefault="00DB43C8" w:rsidP="005F0C3A">
      <w:pPr>
        <w:jc w:val="both"/>
        <w:rPr>
          <w:b/>
          <w:lang w:val="en-US"/>
          <w:rPrChange w:id="197" w:author="Cesar Carcamo" w:date="2017-05-10T09:13:00Z">
            <w:rPr>
              <w:b/>
              <w:lang w:val="es-ES"/>
            </w:rPr>
          </w:rPrChange>
        </w:rPr>
      </w:pPr>
    </w:p>
    <w:p w14:paraId="3B212EE8" w14:textId="77777777" w:rsidR="00DB43C8" w:rsidRPr="009B40AE" w:rsidRDefault="00DB43C8" w:rsidP="005F0C3A">
      <w:pPr>
        <w:jc w:val="both"/>
        <w:rPr>
          <w:b/>
          <w:lang w:val="en-US"/>
          <w:rPrChange w:id="198" w:author="Cesar Carcamo" w:date="2017-05-10T09:13:00Z">
            <w:rPr>
              <w:b/>
              <w:lang w:val="es-ES"/>
            </w:rPr>
          </w:rPrChange>
        </w:rPr>
      </w:pPr>
    </w:p>
    <w:p w14:paraId="03114836" w14:textId="77777777" w:rsidR="00DB43C8" w:rsidRPr="009B40AE" w:rsidRDefault="00DB43C8" w:rsidP="005F0C3A">
      <w:pPr>
        <w:jc w:val="both"/>
        <w:rPr>
          <w:b/>
          <w:lang w:val="en-US"/>
          <w:rPrChange w:id="199" w:author="Cesar Carcamo" w:date="2017-05-10T09:13:00Z">
            <w:rPr>
              <w:b/>
              <w:lang w:val="es-ES"/>
            </w:rPr>
          </w:rPrChange>
        </w:rPr>
      </w:pPr>
    </w:p>
    <w:p w14:paraId="490BEF7F" w14:textId="77777777" w:rsidR="00DB43C8" w:rsidRPr="009B40AE" w:rsidRDefault="00DB43C8" w:rsidP="005F0C3A">
      <w:pPr>
        <w:jc w:val="both"/>
        <w:rPr>
          <w:b/>
          <w:lang w:val="en-US"/>
          <w:rPrChange w:id="200" w:author="Cesar Carcamo" w:date="2017-05-10T09:13:00Z">
            <w:rPr>
              <w:b/>
              <w:lang w:val="es-ES"/>
            </w:rPr>
          </w:rPrChange>
        </w:rPr>
      </w:pPr>
    </w:p>
    <w:p w14:paraId="69EFB799" w14:textId="77777777" w:rsidR="00DB43C8" w:rsidRPr="009B40AE" w:rsidRDefault="00DB43C8" w:rsidP="005F0C3A">
      <w:pPr>
        <w:jc w:val="both"/>
        <w:rPr>
          <w:b/>
          <w:lang w:val="en-US"/>
          <w:rPrChange w:id="201" w:author="Cesar Carcamo" w:date="2017-05-10T09:13:00Z">
            <w:rPr>
              <w:b/>
              <w:lang w:val="es-ES"/>
            </w:rPr>
          </w:rPrChange>
        </w:rPr>
      </w:pPr>
    </w:p>
    <w:p w14:paraId="2C635EF8" w14:textId="77777777" w:rsidR="00DB43C8" w:rsidRPr="009B40AE" w:rsidRDefault="00DB43C8" w:rsidP="005F0C3A">
      <w:pPr>
        <w:jc w:val="both"/>
        <w:rPr>
          <w:b/>
          <w:lang w:val="en-US"/>
          <w:rPrChange w:id="202" w:author="Cesar Carcamo" w:date="2017-05-10T09:13:00Z">
            <w:rPr>
              <w:b/>
              <w:lang w:val="es-ES"/>
            </w:rPr>
          </w:rPrChange>
        </w:rPr>
      </w:pPr>
    </w:p>
    <w:p w14:paraId="7B3F29A1" w14:textId="77777777" w:rsidR="00DB43C8" w:rsidRPr="009B40AE" w:rsidRDefault="00DB43C8" w:rsidP="005F0C3A">
      <w:pPr>
        <w:jc w:val="both"/>
        <w:rPr>
          <w:b/>
          <w:lang w:val="en-US"/>
          <w:rPrChange w:id="203" w:author="Cesar Carcamo" w:date="2017-05-10T09:13:00Z">
            <w:rPr>
              <w:b/>
              <w:lang w:val="es-ES"/>
            </w:rPr>
          </w:rPrChange>
        </w:rPr>
      </w:pPr>
    </w:p>
    <w:p w14:paraId="412D0803" w14:textId="77777777" w:rsidR="00DB43C8" w:rsidRPr="009B40AE" w:rsidRDefault="00DB43C8" w:rsidP="005F0C3A">
      <w:pPr>
        <w:jc w:val="both"/>
        <w:rPr>
          <w:b/>
          <w:lang w:val="en-US"/>
          <w:rPrChange w:id="204" w:author="Cesar Carcamo" w:date="2017-05-10T09:13:00Z">
            <w:rPr>
              <w:b/>
              <w:lang w:val="es-ES"/>
            </w:rPr>
          </w:rPrChange>
        </w:rPr>
      </w:pPr>
    </w:p>
    <w:p w14:paraId="7799451C" w14:textId="77777777" w:rsidR="00DB43C8" w:rsidRPr="009B40AE" w:rsidRDefault="00DB43C8" w:rsidP="005F0C3A">
      <w:pPr>
        <w:jc w:val="both"/>
        <w:rPr>
          <w:b/>
          <w:lang w:val="en-US"/>
          <w:rPrChange w:id="205" w:author="Cesar Carcamo" w:date="2017-05-10T09:13:00Z">
            <w:rPr>
              <w:b/>
              <w:lang w:val="es-ES"/>
            </w:rPr>
          </w:rPrChange>
        </w:rPr>
      </w:pPr>
    </w:p>
    <w:p w14:paraId="4DFD4433" w14:textId="77777777" w:rsidR="00DB43C8" w:rsidRPr="009B40AE" w:rsidRDefault="00DB43C8" w:rsidP="005F0C3A">
      <w:pPr>
        <w:jc w:val="both"/>
        <w:rPr>
          <w:b/>
          <w:lang w:val="en-US"/>
          <w:rPrChange w:id="206" w:author="Cesar Carcamo" w:date="2017-05-10T09:13:00Z">
            <w:rPr>
              <w:b/>
              <w:lang w:val="es-ES"/>
            </w:rPr>
          </w:rPrChange>
        </w:rPr>
      </w:pPr>
    </w:p>
    <w:p w14:paraId="082E2A47" w14:textId="77777777" w:rsidR="00DB43C8" w:rsidRPr="009B40AE" w:rsidRDefault="00DB43C8" w:rsidP="005F0C3A">
      <w:pPr>
        <w:jc w:val="both"/>
        <w:rPr>
          <w:b/>
          <w:lang w:val="en-US"/>
          <w:rPrChange w:id="207" w:author="Cesar Carcamo" w:date="2017-05-10T09:13:00Z">
            <w:rPr>
              <w:b/>
              <w:lang w:val="es-ES"/>
            </w:rPr>
          </w:rPrChange>
        </w:rPr>
      </w:pPr>
    </w:p>
    <w:p w14:paraId="6E189FC9" w14:textId="77777777" w:rsidR="00DB43C8" w:rsidRPr="009B40AE" w:rsidRDefault="00DB43C8" w:rsidP="005F0C3A">
      <w:pPr>
        <w:jc w:val="both"/>
        <w:rPr>
          <w:b/>
          <w:lang w:val="en-US"/>
          <w:rPrChange w:id="208" w:author="Cesar Carcamo" w:date="2017-05-10T09:13:00Z">
            <w:rPr>
              <w:b/>
              <w:lang w:val="es-ES"/>
            </w:rPr>
          </w:rPrChange>
        </w:rPr>
      </w:pPr>
    </w:p>
    <w:p w14:paraId="41B6D27D" w14:textId="77777777" w:rsidR="00DB43C8" w:rsidRPr="009B40AE" w:rsidRDefault="00DB43C8" w:rsidP="005F0C3A">
      <w:pPr>
        <w:jc w:val="both"/>
        <w:rPr>
          <w:b/>
          <w:lang w:val="en-US"/>
          <w:rPrChange w:id="209" w:author="Cesar Carcamo" w:date="2017-05-10T09:13:00Z">
            <w:rPr>
              <w:b/>
              <w:lang w:val="es-ES"/>
            </w:rPr>
          </w:rPrChange>
        </w:rPr>
      </w:pPr>
    </w:p>
    <w:p w14:paraId="1DB5D19D" w14:textId="77777777" w:rsidR="00DB43C8" w:rsidRPr="009B40AE" w:rsidRDefault="00DB43C8" w:rsidP="005F0C3A">
      <w:pPr>
        <w:jc w:val="both"/>
        <w:rPr>
          <w:b/>
          <w:lang w:val="en-US"/>
          <w:rPrChange w:id="210" w:author="Cesar Carcamo" w:date="2017-05-10T09:13:00Z">
            <w:rPr>
              <w:b/>
              <w:lang w:val="es-ES"/>
            </w:rPr>
          </w:rPrChange>
        </w:rPr>
      </w:pPr>
    </w:p>
    <w:p w14:paraId="63374375" w14:textId="77777777" w:rsidR="00DB43C8" w:rsidRPr="009B40AE" w:rsidRDefault="00DB43C8" w:rsidP="005F0C3A">
      <w:pPr>
        <w:jc w:val="both"/>
        <w:rPr>
          <w:b/>
          <w:lang w:val="en-US"/>
          <w:rPrChange w:id="211" w:author="Cesar Carcamo" w:date="2017-05-10T09:13:00Z">
            <w:rPr>
              <w:b/>
              <w:lang w:val="es-ES"/>
            </w:rPr>
          </w:rPrChange>
        </w:rPr>
      </w:pPr>
    </w:p>
    <w:p w14:paraId="5A23CE06" w14:textId="77777777" w:rsidR="00DB43C8" w:rsidRPr="009B40AE" w:rsidRDefault="00DB43C8" w:rsidP="005F0C3A">
      <w:pPr>
        <w:jc w:val="both"/>
        <w:rPr>
          <w:b/>
          <w:lang w:val="en-US"/>
          <w:rPrChange w:id="212" w:author="Cesar Carcamo" w:date="2017-05-10T09:13:00Z">
            <w:rPr>
              <w:b/>
              <w:lang w:val="es-ES"/>
            </w:rPr>
          </w:rPrChange>
        </w:rPr>
      </w:pPr>
    </w:p>
    <w:p w14:paraId="2AA392F3" w14:textId="77777777" w:rsidR="00DB43C8" w:rsidRPr="009B40AE" w:rsidRDefault="00DB43C8" w:rsidP="005F0C3A">
      <w:pPr>
        <w:jc w:val="both"/>
        <w:rPr>
          <w:b/>
          <w:lang w:val="en-US"/>
          <w:rPrChange w:id="213" w:author="Cesar Carcamo" w:date="2017-05-10T09:13:00Z">
            <w:rPr>
              <w:b/>
              <w:lang w:val="es-ES"/>
            </w:rPr>
          </w:rPrChange>
        </w:rPr>
      </w:pPr>
    </w:p>
    <w:p w14:paraId="604934CA" w14:textId="77777777" w:rsidR="00DB43C8" w:rsidRPr="009B40AE" w:rsidRDefault="00DB43C8" w:rsidP="005F0C3A">
      <w:pPr>
        <w:jc w:val="both"/>
        <w:rPr>
          <w:b/>
          <w:lang w:val="en-US"/>
          <w:rPrChange w:id="214" w:author="Cesar Carcamo" w:date="2017-05-10T09:13:00Z">
            <w:rPr>
              <w:b/>
              <w:lang w:val="es-ES"/>
            </w:rPr>
          </w:rPrChange>
        </w:rPr>
      </w:pPr>
    </w:p>
    <w:p w14:paraId="737B1248" w14:textId="77777777" w:rsidR="00DB43C8" w:rsidRPr="009B40AE" w:rsidRDefault="00DB43C8" w:rsidP="005F0C3A">
      <w:pPr>
        <w:jc w:val="both"/>
        <w:rPr>
          <w:b/>
          <w:lang w:val="en-US"/>
          <w:rPrChange w:id="215" w:author="Cesar Carcamo" w:date="2017-05-10T09:13:00Z">
            <w:rPr>
              <w:b/>
              <w:lang w:val="es-ES"/>
            </w:rPr>
          </w:rPrChange>
        </w:rPr>
      </w:pPr>
    </w:p>
    <w:p w14:paraId="53793962" w14:textId="77777777" w:rsidR="00DB43C8" w:rsidRPr="009B40AE" w:rsidRDefault="00DB43C8" w:rsidP="005F0C3A">
      <w:pPr>
        <w:jc w:val="both"/>
        <w:rPr>
          <w:b/>
          <w:lang w:val="en-US"/>
          <w:rPrChange w:id="216" w:author="Cesar Carcamo" w:date="2017-05-10T09:13:00Z">
            <w:rPr>
              <w:b/>
              <w:lang w:val="es-ES"/>
            </w:rPr>
          </w:rPrChange>
        </w:rPr>
      </w:pPr>
    </w:p>
    <w:p w14:paraId="6C9B4DB9" w14:textId="77777777" w:rsidR="00DB43C8" w:rsidRPr="009B40AE" w:rsidRDefault="00DB43C8" w:rsidP="005F0C3A">
      <w:pPr>
        <w:jc w:val="both"/>
        <w:rPr>
          <w:b/>
          <w:lang w:val="en-US"/>
          <w:rPrChange w:id="217" w:author="Cesar Carcamo" w:date="2017-05-10T09:13:00Z">
            <w:rPr>
              <w:b/>
              <w:lang w:val="es-ES"/>
            </w:rPr>
          </w:rPrChange>
        </w:rPr>
      </w:pPr>
    </w:p>
    <w:p w14:paraId="1D01AC58" w14:textId="77777777" w:rsidR="00DB43C8" w:rsidRPr="009B40AE" w:rsidRDefault="00DB43C8" w:rsidP="005F0C3A">
      <w:pPr>
        <w:jc w:val="both"/>
        <w:rPr>
          <w:b/>
          <w:lang w:val="en-US"/>
          <w:rPrChange w:id="218" w:author="Cesar Carcamo" w:date="2017-05-10T09:13:00Z">
            <w:rPr>
              <w:b/>
              <w:lang w:val="es-ES"/>
            </w:rPr>
          </w:rPrChange>
        </w:rPr>
      </w:pPr>
    </w:p>
    <w:p w14:paraId="643D6271" w14:textId="77777777" w:rsidR="00DB43C8" w:rsidRPr="009B40AE" w:rsidRDefault="00DB43C8" w:rsidP="005F0C3A">
      <w:pPr>
        <w:jc w:val="both"/>
        <w:rPr>
          <w:b/>
          <w:lang w:val="en-US"/>
          <w:rPrChange w:id="219" w:author="Cesar Carcamo" w:date="2017-05-10T09:13:00Z">
            <w:rPr>
              <w:b/>
              <w:lang w:val="es-ES"/>
            </w:rPr>
          </w:rPrChange>
        </w:rPr>
      </w:pPr>
    </w:p>
    <w:p w14:paraId="21F664EA" w14:textId="77777777" w:rsidR="00DB43C8" w:rsidRPr="009B40AE" w:rsidRDefault="00DB43C8" w:rsidP="005F0C3A">
      <w:pPr>
        <w:jc w:val="both"/>
        <w:rPr>
          <w:b/>
          <w:lang w:val="en-US"/>
          <w:rPrChange w:id="220" w:author="Cesar Carcamo" w:date="2017-05-10T09:13:00Z">
            <w:rPr>
              <w:b/>
              <w:lang w:val="es-ES"/>
            </w:rPr>
          </w:rPrChange>
        </w:rPr>
      </w:pPr>
    </w:p>
    <w:p w14:paraId="048A3303" w14:textId="77777777" w:rsidR="005B7B09" w:rsidRPr="008B7F91" w:rsidRDefault="009424E0" w:rsidP="005F0C3A">
      <w:pPr>
        <w:jc w:val="both"/>
        <w:rPr>
          <w:b/>
          <w:lang w:val="es-ES"/>
        </w:rPr>
      </w:pPr>
      <w:r w:rsidRPr="00F66265">
        <w:rPr>
          <w:b/>
          <w:highlight w:val="yellow"/>
          <w:lang w:val="es-ES"/>
        </w:rPr>
        <w:t>A</w:t>
      </w:r>
      <w:r w:rsidR="00D8130F" w:rsidRPr="00F66265">
        <w:rPr>
          <w:b/>
          <w:highlight w:val="yellow"/>
          <w:lang w:val="es-ES"/>
        </w:rPr>
        <w:t>nexo 1. Encues</w:t>
      </w:r>
      <w:r w:rsidR="008B7F91" w:rsidRPr="00F66265">
        <w:rPr>
          <w:b/>
          <w:highlight w:val="yellow"/>
          <w:lang w:val="es-ES"/>
        </w:rPr>
        <w:t>ta de Evaluación del Sistema Interno para Solicitudes del Asegurado (SISA)</w:t>
      </w:r>
    </w:p>
    <w:p w14:paraId="44D3B0F0" w14:textId="77777777" w:rsidR="0071477E" w:rsidRDefault="0071477E" w:rsidP="005F0C3A">
      <w:pPr>
        <w:jc w:val="both"/>
        <w:rPr>
          <w:lang w:val="es-ES"/>
        </w:rPr>
      </w:pPr>
    </w:p>
    <w:p w14:paraId="0837BF88" w14:textId="77777777" w:rsidR="0071477E" w:rsidRPr="00CE22C1" w:rsidRDefault="0071477E" w:rsidP="005F0C3A">
      <w:pPr>
        <w:jc w:val="both"/>
        <w:rPr>
          <w:b/>
          <w:lang w:val="es-ES"/>
        </w:rPr>
      </w:pPr>
      <w:r w:rsidRPr="00CE22C1">
        <w:rPr>
          <w:b/>
          <w:lang w:val="es-ES"/>
        </w:rPr>
        <w:t>Usabilidad</w:t>
      </w:r>
    </w:p>
    <w:p w14:paraId="5DBB7DCD" w14:textId="77777777" w:rsidR="00676C52" w:rsidRDefault="00676C52" w:rsidP="005F0C3A">
      <w:pPr>
        <w:jc w:val="both"/>
        <w:rPr>
          <w:lang w:val="es-ES"/>
        </w:rPr>
      </w:pPr>
    </w:p>
    <w:p w14:paraId="7CD6008E" w14:textId="77777777" w:rsidR="00676C52" w:rsidRDefault="00676C52" w:rsidP="005F0C3A">
      <w:pPr>
        <w:jc w:val="both"/>
        <w:rPr>
          <w:lang w:val="es-ES"/>
        </w:rPr>
      </w:pPr>
      <w:r>
        <w:rPr>
          <w:lang w:val="es-ES"/>
        </w:rPr>
        <w:t>Todas las preguntas de esta sección se refieren a la usabilidad del SISA (Sistema Interno para Solicitudes del Asegurado)</w:t>
      </w:r>
    </w:p>
    <w:p w14:paraId="38E034AF" w14:textId="77777777" w:rsidR="00676C52" w:rsidRDefault="00676C52" w:rsidP="005F0C3A">
      <w:pPr>
        <w:jc w:val="both"/>
        <w:rPr>
          <w:lang w:val="es-ES"/>
        </w:rPr>
      </w:pPr>
    </w:p>
    <w:p w14:paraId="0C51E309" w14:textId="77777777" w:rsidR="00676C52" w:rsidRDefault="00676C52" w:rsidP="005F0C3A">
      <w:pPr>
        <w:pStyle w:val="Prrafodelista"/>
        <w:numPr>
          <w:ilvl w:val="0"/>
          <w:numId w:val="17"/>
        </w:numPr>
        <w:jc w:val="both"/>
        <w:rPr>
          <w:lang w:val="es-ES"/>
        </w:rPr>
      </w:pPr>
      <w:r>
        <w:rPr>
          <w:lang w:val="es-ES"/>
        </w:rPr>
        <w:t>El SISA me ayuda a ser más efectivo</w:t>
      </w:r>
    </w:p>
    <w:p w14:paraId="3C7F925B"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51E8ED8" w14:textId="77777777" w:rsidR="008C7830" w:rsidRDefault="008C7830" w:rsidP="005F0C3A">
      <w:pPr>
        <w:pStyle w:val="Prrafodelista"/>
        <w:numPr>
          <w:ilvl w:val="1"/>
          <w:numId w:val="17"/>
        </w:numPr>
        <w:jc w:val="both"/>
        <w:rPr>
          <w:lang w:val="es-ES"/>
        </w:rPr>
      </w:pPr>
      <w:r>
        <w:rPr>
          <w:lang w:val="es-ES"/>
        </w:rPr>
        <w:t>En Desacuerdo</w:t>
      </w:r>
    </w:p>
    <w:p w14:paraId="005AA986" w14:textId="77777777" w:rsidR="008C7830" w:rsidRDefault="008C7830" w:rsidP="005F0C3A">
      <w:pPr>
        <w:pStyle w:val="Prrafodelista"/>
        <w:numPr>
          <w:ilvl w:val="1"/>
          <w:numId w:val="17"/>
        </w:numPr>
        <w:jc w:val="both"/>
        <w:rPr>
          <w:lang w:val="es-ES"/>
        </w:rPr>
      </w:pPr>
      <w:r>
        <w:rPr>
          <w:lang w:val="es-ES"/>
        </w:rPr>
        <w:t>Ni de acuerdo ni en desacuerdo</w:t>
      </w:r>
    </w:p>
    <w:p w14:paraId="31261DDF" w14:textId="77777777" w:rsidR="008C7830" w:rsidRDefault="008C7830" w:rsidP="005F0C3A">
      <w:pPr>
        <w:pStyle w:val="Prrafodelista"/>
        <w:numPr>
          <w:ilvl w:val="1"/>
          <w:numId w:val="17"/>
        </w:numPr>
        <w:jc w:val="both"/>
        <w:rPr>
          <w:lang w:val="es-ES"/>
        </w:rPr>
      </w:pPr>
      <w:r>
        <w:rPr>
          <w:lang w:val="es-ES"/>
        </w:rPr>
        <w:t>De Acuerdo</w:t>
      </w:r>
    </w:p>
    <w:p w14:paraId="1E54C397" w14:textId="77777777" w:rsidR="008C7830" w:rsidRDefault="008C7830" w:rsidP="005F0C3A">
      <w:pPr>
        <w:pStyle w:val="Prrafodelista"/>
        <w:numPr>
          <w:ilvl w:val="1"/>
          <w:numId w:val="17"/>
        </w:numPr>
        <w:jc w:val="both"/>
        <w:rPr>
          <w:lang w:val="es-ES"/>
        </w:rPr>
      </w:pPr>
      <w:r>
        <w:rPr>
          <w:lang w:val="es-ES"/>
        </w:rPr>
        <w:t>Totalmente de acuerdo</w:t>
      </w:r>
    </w:p>
    <w:p w14:paraId="34E035F9" w14:textId="77777777" w:rsidR="008C7830" w:rsidRDefault="008C7830" w:rsidP="005F0C3A">
      <w:pPr>
        <w:pStyle w:val="Prrafodelista"/>
        <w:ind w:left="1440"/>
        <w:jc w:val="both"/>
        <w:rPr>
          <w:lang w:val="es-ES"/>
        </w:rPr>
      </w:pPr>
    </w:p>
    <w:p w14:paraId="18835B30" w14:textId="77777777" w:rsidR="00676C52" w:rsidRDefault="00676C52" w:rsidP="005F0C3A">
      <w:pPr>
        <w:pStyle w:val="Prrafodelista"/>
        <w:numPr>
          <w:ilvl w:val="0"/>
          <w:numId w:val="17"/>
        </w:numPr>
        <w:jc w:val="both"/>
        <w:rPr>
          <w:lang w:val="es-ES"/>
        </w:rPr>
      </w:pPr>
      <w:r>
        <w:rPr>
          <w:lang w:val="es-ES"/>
        </w:rPr>
        <w:t>El SISA me ayuda a ser más productivo</w:t>
      </w:r>
    </w:p>
    <w:p w14:paraId="024E1017"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7CBF90F" w14:textId="77777777" w:rsidR="008C7830" w:rsidRDefault="008C7830" w:rsidP="005F0C3A">
      <w:pPr>
        <w:pStyle w:val="Prrafodelista"/>
        <w:numPr>
          <w:ilvl w:val="1"/>
          <w:numId w:val="17"/>
        </w:numPr>
        <w:jc w:val="both"/>
        <w:rPr>
          <w:lang w:val="es-ES"/>
        </w:rPr>
      </w:pPr>
      <w:r>
        <w:rPr>
          <w:lang w:val="es-ES"/>
        </w:rPr>
        <w:t>En Desacuerdo</w:t>
      </w:r>
    </w:p>
    <w:p w14:paraId="371E587E" w14:textId="77777777" w:rsidR="008C7830" w:rsidRDefault="008C7830" w:rsidP="005F0C3A">
      <w:pPr>
        <w:pStyle w:val="Prrafodelista"/>
        <w:numPr>
          <w:ilvl w:val="1"/>
          <w:numId w:val="17"/>
        </w:numPr>
        <w:jc w:val="both"/>
        <w:rPr>
          <w:lang w:val="es-ES"/>
        </w:rPr>
      </w:pPr>
      <w:r>
        <w:rPr>
          <w:lang w:val="es-ES"/>
        </w:rPr>
        <w:t>Ni de acuerdo ni en desacuerdo</w:t>
      </w:r>
    </w:p>
    <w:p w14:paraId="2235B268" w14:textId="77777777" w:rsidR="008C7830" w:rsidRDefault="008C7830" w:rsidP="005F0C3A">
      <w:pPr>
        <w:pStyle w:val="Prrafodelista"/>
        <w:numPr>
          <w:ilvl w:val="1"/>
          <w:numId w:val="17"/>
        </w:numPr>
        <w:jc w:val="both"/>
        <w:rPr>
          <w:lang w:val="es-ES"/>
        </w:rPr>
      </w:pPr>
      <w:r>
        <w:rPr>
          <w:lang w:val="es-ES"/>
        </w:rPr>
        <w:t>De Acuerdo</w:t>
      </w:r>
    </w:p>
    <w:p w14:paraId="010A05C5" w14:textId="77777777" w:rsidR="008C7830" w:rsidRDefault="008C7830" w:rsidP="005F0C3A">
      <w:pPr>
        <w:pStyle w:val="Prrafodelista"/>
        <w:numPr>
          <w:ilvl w:val="1"/>
          <w:numId w:val="17"/>
        </w:numPr>
        <w:jc w:val="both"/>
        <w:rPr>
          <w:lang w:val="es-ES"/>
        </w:rPr>
      </w:pPr>
      <w:r>
        <w:rPr>
          <w:lang w:val="es-ES"/>
        </w:rPr>
        <w:t>Totalmente de acuerdo</w:t>
      </w:r>
    </w:p>
    <w:p w14:paraId="788BFCB4" w14:textId="77777777" w:rsidR="008C7830" w:rsidRDefault="008C7830" w:rsidP="005F0C3A">
      <w:pPr>
        <w:pStyle w:val="Prrafodelista"/>
        <w:ind w:left="1440"/>
        <w:jc w:val="both"/>
        <w:rPr>
          <w:lang w:val="es-ES"/>
        </w:rPr>
      </w:pPr>
    </w:p>
    <w:p w14:paraId="2D6A70B1" w14:textId="77777777" w:rsidR="00676C52" w:rsidRDefault="00676C52" w:rsidP="005F0C3A">
      <w:pPr>
        <w:pStyle w:val="Prrafodelista"/>
        <w:numPr>
          <w:ilvl w:val="0"/>
          <w:numId w:val="17"/>
        </w:numPr>
        <w:jc w:val="both"/>
        <w:rPr>
          <w:lang w:val="es-ES"/>
        </w:rPr>
      </w:pPr>
      <w:r>
        <w:rPr>
          <w:lang w:val="es-ES"/>
        </w:rPr>
        <w:t>El SISA es útil</w:t>
      </w:r>
    </w:p>
    <w:p w14:paraId="6771F98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A7DEDCF" w14:textId="77777777" w:rsidR="008C7830" w:rsidRDefault="008C7830" w:rsidP="005F0C3A">
      <w:pPr>
        <w:pStyle w:val="Prrafodelista"/>
        <w:numPr>
          <w:ilvl w:val="1"/>
          <w:numId w:val="17"/>
        </w:numPr>
        <w:jc w:val="both"/>
        <w:rPr>
          <w:lang w:val="es-ES"/>
        </w:rPr>
      </w:pPr>
      <w:r>
        <w:rPr>
          <w:lang w:val="es-ES"/>
        </w:rPr>
        <w:t>En Desacuerdo</w:t>
      </w:r>
    </w:p>
    <w:p w14:paraId="6C18E228" w14:textId="77777777" w:rsidR="008C7830" w:rsidRDefault="008C7830" w:rsidP="005F0C3A">
      <w:pPr>
        <w:pStyle w:val="Prrafodelista"/>
        <w:numPr>
          <w:ilvl w:val="1"/>
          <w:numId w:val="17"/>
        </w:numPr>
        <w:jc w:val="both"/>
        <w:rPr>
          <w:lang w:val="es-ES"/>
        </w:rPr>
      </w:pPr>
      <w:r>
        <w:rPr>
          <w:lang w:val="es-ES"/>
        </w:rPr>
        <w:t>Ni de acuerdo ni en desacuerdo</w:t>
      </w:r>
    </w:p>
    <w:p w14:paraId="11A90F12" w14:textId="77777777" w:rsidR="008C7830" w:rsidRDefault="008C7830" w:rsidP="005F0C3A">
      <w:pPr>
        <w:pStyle w:val="Prrafodelista"/>
        <w:numPr>
          <w:ilvl w:val="1"/>
          <w:numId w:val="17"/>
        </w:numPr>
        <w:jc w:val="both"/>
        <w:rPr>
          <w:lang w:val="es-ES"/>
        </w:rPr>
      </w:pPr>
      <w:r>
        <w:rPr>
          <w:lang w:val="es-ES"/>
        </w:rPr>
        <w:t>De Acuerdo</w:t>
      </w:r>
    </w:p>
    <w:p w14:paraId="1DB3E6CE" w14:textId="77777777" w:rsidR="008C7830" w:rsidRDefault="008C7830" w:rsidP="005F0C3A">
      <w:pPr>
        <w:pStyle w:val="Prrafodelista"/>
        <w:numPr>
          <w:ilvl w:val="1"/>
          <w:numId w:val="17"/>
        </w:numPr>
        <w:jc w:val="both"/>
        <w:rPr>
          <w:lang w:val="es-ES"/>
        </w:rPr>
      </w:pPr>
      <w:r>
        <w:rPr>
          <w:lang w:val="es-ES"/>
        </w:rPr>
        <w:t>Totalmente de acuerdo</w:t>
      </w:r>
    </w:p>
    <w:p w14:paraId="19AA2855" w14:textId="77777777" w:rsidR="008C7830" w:rsidRDefault="008C7830" w:rsidP="005F0C3A">
      <w:pPr>
        <w:pStyle w:val="Prrafodelista"/>
        <w:ind w:left="1440"/>
        <w:jc w:val="both"/>
        <w:rPr>
          <w:lang w:val="es-ES"/>
        </w:rPr>
      </w:pPr>
    </w:p>
    <w:p w14:paraId="2FDA00E6" w14:textId="77777777" w:rsidR="00BA4F3C" w:rsidRDefault="00BA4F3C" w:rsidP="005F0C3A">
      <w:pPr>
        <w:pStyle w:val="Prrafodelista"/>
        <w:numPr>
          <w:ilvl w:val="0"/>
          <w:numId w:val="17"/>
        </w:numPr>
        <w:jc w:val="both"/>
        <w:rPr>
          <w:lang w:val="es-ES"/>
        </w:rPr>
      </w:pPr>
      <w:r>
        <w:rPr>
          <w:lang w:val="es-ES"/>
        </w:rPr>
        <w:t>El SISA cumple mis necesidades</w:t>
      </w:r>
    </w:p>
    <w:p w14:paraId="59613DF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293E2DD" w14:textId="77777777" w:rsidR="008C7830" w:rsidRDefault="008C7830" w:rsidP="005F0C3A">
      <w:pPr>
        <w:pStyle w:val="Prrafodelista"/>
        <w:numPr>
          <w:ilvl w:val="1"/>
          <w:numId w:val="17"/>
        </w:numPr>
        <w:jc w:val="both"/>
        <w:rPr>
          <w:lang w:val="es-ES"/>
        </w:rPr>
      </w:pPr>
      <w:r>
        <w:rPr>
          <w:lang w:val="es-ES"/>
        </w:rPr>
        <w:t>En Desacuerdo</w:t>
      </w:r>
    </w:p>
    <w:p w14:paraId="7E72E47D" w14:textId="77777777" w:rsidR="008C7830" w:rsidRDefault="008C7830" w:rsidP="005F0C3A">
      <w:pPr>
        <w:pStyle w:val="Prrafodelista"/>
        <w:numPr>
          <w:ilvl w:val="1"/>
          <w:numId w:val="17"/>
        </w:numPr>
        <w:jc w:val="both"/>
        <w:rPr>
          <w:lang w:val="es-ES"/>
        </w:rPr>
      </w:pPr>
      <w:r>
        <w:rPr>
          <w:lang w:val="es-ES"/>
        </w:rPr>
        <w:t>Ni de acuerdo ni en desacuerdo</w:t>
      </w:r>
    </w:p>
    <w:p w14:paraId="18B49610" w14:textId="77777777" w:rsidR="008C7830" w:rsidRDefault="008C7830" w:rsidP="005F0C3A">
      <w:pPr>
        <w:pStyle w:val="Prrafodelista"/>
        <w:numPr>
          <w:ilvl w:val="1"/>
          <w:numId w:val="17"/>
        </w:numPr>
        <w:jc w:val="both"/>
        <w:rPr>
          <w:lang w:val="es-ES"/>
        </w:rPr>
      </w:pPr>
      <w:r>
        <w:rPr>
          <w:lang w:val="es-ES"/>
        </w:rPr>
        <w:t>De Acuerdo</w:t>
      </w:r>
    </w:p>
    <w:p w14:paraId="62ED9796" w14:textId="77777777" w:rsidR="008C7830" w:rsidRDefault="008C7830" w:rsidP="005F0C3A">
      <w:pPr>
        <w:pStyle w:val="Prrafodelista"/>
        <w:numPr>
          <w:ilvl w:val="1"/>
          <w:numId w:val="17"/>
        </w:numPr>
        <w:jc w:val="both"/>
        <w:rPr>
          <w:lang w:val="es-ES"/>
        </w:rPr>
      </w:pPr>
      <w:r>
        <w:rPr>
          <w:lang w:val="es-ES"/>
        </w:rPr>
        <w:t>Totalmente de acuerdo</w:t>
      </w:r>
    </w:p>
    <w:p w14:paraId="4FDD4309" w14:textId="77777777" w:rsidR="008C7830" w:rsidRDefault="008C7830" w:rsidP="005F0C3A">
      <w:pPr>
        <w:pStyle w:val="Prrafodelista"/>
        <w:ind w:left="1440"/>
        <w:jc w:val="both"/>
        <w:rPr>
          <w:lang w:val="es-ES"/>
        </w:rPr>
      </w:pPr>
    </w:p>
    <w:p w14:paraId="76619F89" w14:textId="77777777" w:rsidR="00BA4F3C" w:rsidRDefault="00BA4F3C" w:rsidP="005F0C3A">
      <w:pPr>
        <w:pStyle w:val="Prrafodelista"/>
        <w:numPr>
          <w:ilvl w:val="0"/>
          <w:numId w:val="17"/>
        </w:numPr>
        <w:jc w:val="both"/>
        <w:rPr>
          <w:lang w:val="es-ES"/>
        </w:rPr>
      </w:pPr>
      <w:r>
        <w:rPr>
          <w:lang w:val="es-ES"/>
        </w:rPr>
        <w:t>El SISA tiene las funciones que necesito</w:t>
      </w:r>
    </w:p>
    <w:p w14:paraId="1A3240D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EEF597" w14:textId="77777777" w:rsidR="008C7830" w:rsidRDefault="008C7830" w:rsidP="005F0C3A">
      <w:pPr>
        <w:pStyle w:val="Prrafodelista"/>
        <w:numPr>
          <w:ilvl w:val="1"/>
          <w:numId w:val="17"/>
        </w:numPr>
        <w:jc w:val="both"/>
        <w:rPr>
          <w:lang w:val="es-ES"/>
        </w:rPr>
      </w:pPr>
      <w:r>
        <w:rPr>
          <w:lang w:val="es-ES"/>
        </w:rPr>
        <w:t>En Desacuerdo</w:t>
      </w:r>
    </w:p>
    <w:p w14:paraId="2E506824" w14:textId="77777777" w:rsidR="008C7830" w:rsidRDefault="008C7830" w:rsidP="005F0C3A">
      <w:pPr>
        <w:pStyle w:val="Prrafodelista"/>
        <w:numPr>
          <w:ilvl w:val="1"/>
          <w:numId w:val="17"/>
        </w:numPr>
        <w:jc w:val="both"/>
        <w:rPr>
          <w:lang w:val="es-ES"/>
        </w:rPr>
      </w:pPr>
      <w:r>
        <w:rPr>
          <w:lang w:val="es-ES"/>
        </w:rPr>
        <w:t>Ni de acuerdo ni en desacuerdo</w:t>
      </w:r>
    </w:p>
    <w:p w14:paraId="5DB7EF17" w14:textId="77777777" w:rsidR="008C7830" w:rsidRDefault="008C7830" w:rsidP="005F0C3A">
      <w:pPr>
        <w:pStyle w:val="Prrafodelista"/>
        <w:numPr>
          <w:ilvl w:val="1"/>
          <w:numId w:val="17"/>
        </w:numPr>
        <w:jc w:val="both"/>
        <w:rPr>
          <w:lang w:val="es-ES"/>
        </w:rPr>
      </w:pPr>
      <w:r>
        <w:rPr>
          <w:lang w:val="es-ES"/>
        </w:rPr>
        <w:t>De Acuerdo</w:t>
      </w:r>
    </w:p>
    <w:p w14:paraId="745C202A" w14:textId="77777777" w:rsidR="008C7830" w:rsidRDefault="008C7830" w:rsidP="005F0C3A">
      <w:pPr>
        <w:pStyle w:val="Prrafodelista"/>
        <w:numPr>
          <w:ilvl w:val="1"/>
          <w:numId w:val="17"/>
        </w:numPr>
        <w:jc w:val="both"/>
        <w:rPr>
          <w:lang w:val="es-ES"/>
        </w:rPr>
      </w:pPr>
      <w:r>
        <w:rPr>
          <w:lang w:val="es-ES"/>
        </w:rPr>
        <w:t>Totalmente de acuerdo</w:t>
      </w:r>
    </w:p>
    <w:p w14:paraId="0D4AF128" w14:textId="77777777" w:rsidR="008C7830" w:rsidRDefault="008C7830" w:rsidP="005F0C3A">
      <w:pPr>
        <w:pStyle w:val="Prrafodelista"/>
        <w:ind w:left="1440"/>
        <w:jc w:val="both"/>
        <w:rPr>
          <w:lang w:val="es-ES"/>
        </w:rPr>
      </w:pPr>
    </w:p>
    <w:p w14:paraId="0F1255CA" w14:textId="77777777" w:rsidR="00E75BFC" w:rsidRDefault="00E75BFC" w:rsidP="005F0C3A">
      <w:pPr>
        <w:pStyle w:val="Prrafodelista"/>
        <w:numPr>
          <w:ilvl w:val="0"/>
          <w:numId w:val="17"/>
        </w:numPr>
        <w:jc w:val="both"/>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D71DA15"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23C83E35" w14:textId="77777777" w:rsidR="008C7830" w:rsidRDefault="008C7830" w:rsidP="005F0C3A">
      <w:pPr>
        <w:pStyle w:val="Prrafodelista"/>
        <w:numPr>
          <w:ilvl w:val="1"/>
          <w:numId w:val="17"/>
        </w:numPr>
        <w:jc w:val="both"/>
        <w:rPr>
          <w:lang w:val="es-ES"/>
        </w:rPr>
      </w:pPr>
      <w:r>
        <w:rPr>
          <w:lang w:val="es-ES"/>
        </w:rPr>
        <w:t>En Desacuerdo</w:t>
      </w:r>
    </w:p>
    <w:p w14:paraId="54074447" w14:textId="77777777" w:rsidR="008C7830" w:rsidRDefault="008C7830" w:rsidP="005F0C3A">
      <w:pPr>
        <w:pStyle w:val="Prrafodelista"/>
        <w:numPr>
          <w:ilvl w:val="1"/>
          <w:numId w:val="17"/>
        </w:numPr>
        <w:jc w:val="both"/>
        <w:rPr>
          <w:lang w:val="es-ES"/>
        </w:rPr>
      </w:pPr>
      <w:r>
        <w:rPr>
          <w:lang w:val="es-ES"/>
        </w:rPr>
        <w:t>Ni de acuerdo ni en desacuerdo</w:t>
      </w:r>
    </w:p>
    <w:p w14:paraId="35D34D82" w14:textId="77777777" w:rsidR="008C7830" w:rsidRDefault="008C7830" w:rsidP="005F0C3A">
      <w:pPr>
        <w:pStyle w:val="Prrafodelista"/>
        <w:numPr>
          <w:ilvl w:val="1"/>
          <w:numId w:val="17"/>
        </w:numPr>
        <w:jc w:val="both"/>
        <w:rPr>
          <w:lang w:val="es-ES"/>
        </w:rPr>
      </w:pPr>
      <w:r>
        <w:rPr>
          <w:lang w:val="es-ES"/>
        </w:rPr>
        <w:t>De Acuerdo</w:t>
      </w:r>
    </w:p>
    <w:p w14:paraId="0651356B" w14:textId="77777777" w:rsidR="008C7830" w:rsidRDefault="008C7830" w:rsidP="005F0C3A">
      <w:pPr>
        <w:pStyle w:val="Prrafodelista"/>
        <w:numPr>
          <w:ilvl w:val="1"/>
          <w:numId w:val="17"/>
        </w:numPr>
        <w:jc w:val="both"/>
        <w:rPr>
          <w:lang w:val="es-ES"/>
        </w:rPr>
      </w:pPr>
      <w:r>
        <w:rPr>
          <w:lang w:val="es-ES"/>
        </w:rPr>
        <w:t>Totalmente de acuerdo</w:t>
      </w:r>
    </w:p>
    <w:p w14:paraId="747AFE65" w14:textId="77777777" w:rsidR="008C7830" w:rsidRDefault="008C7830" w:rsidP="005F0C3A">
      <w:pPr>
        <w:pStyle w:val="Prrafodelista"/>
        <w:ind w:left="1440"/>
        <w:jc w:val="both"/>
        <w:rPr>
          <w:lang w:val="es-ES"/>
        </w:rPr>
      </w:pPr>
    </w:p>
    <w:p w14:paraId="2D7E4F32" w14:textId="77777777" w:rsidR="00E75BFC" w:rsidRDefault="00E75BFC" w:rsidP="005F0C3A">
      <w:pPr>
        <w:pStyle w:val="Prrafodelista"/>
        <w:numPr>
          <w:ilvl w:val="0"/>
          <w:numId w:val="17"/>
        </w:numPr>
        <w:jc w:val="both"/>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1B0F738"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D09192D" w14:textId="77777777" w:rsidR="008C7830" w:rsidRDefault="008C7830" w:rsidP="005F0C3A">
      <w:pPr>
        <w:pStyle w:val="Prrafodelista"/>
        <w:numPr>
          <w:ilvl w:val="1"/>
          <w:numId w:val="17"/>
        </w:numPr>
        <w:jc w:val="both"/>
        <w:rPr>
          <w:lang w:val="es-ES"/>
        </w:rPr>
      </w:pPr>
      <w:r>
        <w:rPr>
          <w:lang w:val="es-ES"/>
        </w:rPr>
        <w:t>En Desacuerdo</w:t>
      </w:r>
    </w:p>
    <w:p w14:paraId="4117BA86" w14:textId="77777777" w:rsidR="008C7830" w:rsidRDefault="008C7830" w:rsidP="005F0C3A">
      <w:pPr>
        <w:pStyle w:val="Prrafodelista"/>
        <w:numPr>
          <w:ilvl w:val="1"/>
          <w:numId w:val="17"/>
        </w:numPr>
        <w:jc w:val="both"/>
        <w:rPr>
          <w:lang w:val="es-ES"/>
        </w:rPr>
      </w:pPr>
      <w:r>
        <w:rPr>
          <w:lang w:val="es-ES"/>
        </w:rPr>
        <w:t>Ni de acuerdo ni en desacuerdo</w:t>
      </w:r>
    </w:p>
    <w:p w14:paraId="465B8517" w14:textId="77777777" w:rsidR="008C7830" w:rsidRDefault="008C7830" w:rsidP="005F0C3A">
      <w:pPr>
        <w:pStyle w:val="Prrafodelista"/>
        <w:numPr>
          <w:ilvl w:val="1"/>
          <w:numId w:val="17"/>
        </w:numPr>
        <w:jc w:val="both"/>
        <w:rPr>
          <w:lang w:val="es-ES"/>
        </w:rPr>
      </w:pPr>
      <w:r>
        <w:rPr>
          <w:lang w:val="es-ES"/>
        </w:rPr>
        <w:t>De Acuerdo</w:t>
      </w:r>
    </w:p>
    <w:p w14:paraId="400D981A" w14:textId="77777777" w:rsidR="008C7830" w:rsidRDefault="008C7830" w:rsidP="005F0C3A">
      <w:pPr>
        <w:pStyle w:val="Prrafodelista"/>
        <w:numPr>
          <w:ilvl w:val="1"/>
          <w:numId w:val="17"/>
        </w:numPr>
        <w:jc w:val="both"/>
        <w:rPr>
          <w:lang w:val="es-ES"/>
        </w:rPr>
      </w:pPr>
      <w:r>
        <w:rPr>
          <w:lang w:val="es-ES"/>
        </w:rPr>
        <w:t>Totalmente de acuerdo</w:t>
      </w:r>
    </w:p>
    <w:p w14:paraId="6490E1A1" w14:textId="77777777" w:rsidR="006958D4" w:rsidRDefault="006958D4" w:rsidP="005F0C3A">
      <w:pPr>
        <w:pStyle w:val="Prrafodelista"/>
        <w:ind w:left="1440"/>
        <w:jc w:val="both"/>
        <w:rPr>
          <w:lang w:val="es-ES"/>
        </w:rPr>
      </w:pPr>
    </w:p>
    <w:p w14:paraId="252CC292" w14:textId="77777777" w:rsidR="00E75BFC" w:rsidRDefault="00E75BFC" w:rsidP="005F0C3A">
      <w:pPr>
        <w:pStyle w:val="Prrafodelista"/>
        <w:numPr>
          <w:ilvl w:val="0"/>
          <w:numId w:val="17"/>
        </w:numPr>
        <w:jc w:val="both"/>
        <w:rPr>
          <w:lang w:val="es-ES"/>
        </w:rPr>
      </w:pPr>
      <w:r>
        <w:rPr>
          <w:lang w:val="es-ES"/>
        </w:rPr>
        <w:t>He encontrado que el SISA es útil para mi trabajo</w:t>
      </w:r>
    </w:p>
    <w:p w14:paraId="41310FC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2378D6E" w14:textId="77777777" w:rsidR="008C7830" w:rsidRDefault="008C7830" w:rsidP="005F0C3A">
      <w:pPr>
        <w:pStyle w:val="Prrafodelista"/>
        <w:numPr>
          <w:ilvl w:val="1"/>
          <w:numId w:val="17"/>
        </w:numPr>
        <w:jc w:val="both"/>
        <w:rPr>
          <w:lang w:val="es-ES"/>
        </w:rPr>
      </w:pPr>
      <w:r>
        <w:rPr>
          <w:lang w:val="es-ES"/>
        </w:rPr>
        <w:t>En Desacuerdo</w:t>
      </w:r>
    </w:p>
    <w:p w14:paraId="78396EA7" w14:textId="77777777" w:rsidR="008C7830" w:rsidRDefault="008C7830" w:rsidP="005F0C3A">
      <w:pPr>
        <w:pStyle w:val="Prrafodelista"/>
        <w:numPr>
          <w:ilvl w:val="1"/>
          <w:numId w:val="17"/>
        </w:numPr>
        <w:jc w:val="both"/>
        <w:rPr>
          <w:lang w:val="es-ES"/>
        </w:rPr>
      </w:pPr>
      <w:r>
        <w:rPr>
          <w:lang w:val="es-ES"/>
        </w:rPr>
        <w:t>Ni de acuerdo ni en desacuerdo</w:t>
      </w:r>
    </w:p>
    <w:p w14:paraId="4E56F7A0" w14:textId="77777777" w:rsidR="008C7830" w:rsidRDefault="008C7830" w:rsidP="005F0C3A">
      <w:pPr>
        <w:pStyle w:val="Prrafodelista"/>
        <w:numPr>
          <w:ilvl w:val="1"/>
          <w:numId w:val="17"/>
        </w:numPr>
        <w:jc w:val="both"/>
        <w:rPr>
          <w:lang w:val="es-ES"/>
        </w:rPr>
      </w:pPr>
      <w:r>
        <w:rPr>
          <w:lang w:val="es-ES"/>
        </w:rPr>
        <w:t>De Acuerdo</w:t>
      </w:r>
    </w:p>
    <w:p w14:paraId="796691CF" w14:textId="77777777" w:rsidR="008C7830" w:rsidRDefault="008C7830" w:rsidP="005F0C3A">
      <w:pPr>
        <w:pStyle w:val="Prrafodelista"/>
        <w:numPr>
          <w:ilvl w:val="1"/>
          <w:numId w:val="17"/>
        </w:numPr>
        <w:jc w:val="both"/>
        <w:rPr>
          <w:lang w:val="es-ES"/>
        </w:rPr>
      </w:pPr>
      <w:r>
        <w:rPr>
          <w:lang w:val="es-ES"/>
        </w:rPr>
        <w:t>Totalmente de acuerdo</w:t>
      </w:r>
    </w:p>
    <w:p w14:paraId="6EF4A67C" w14:textId="77777777" w:rsidR="008C7830" w:rsidRPr="00820EEA" w:rsidRDefault="008C7830" w:rsidP="005F0C3A">
      <w:pPr>
        <w:pStyle w:val="Prrafodelista"/>
        <w:jc w:val="both"/>
        <w:rPr>
          <w:lang w:val="es-ES"/>
        </w:rPr>
      </w:pPr>
    </w:p>
    <w:p w14:paraId="3AA3DFA7" w14:textId="77777777" w:rsidR="00BA4F3C" w:rsidRPr="00CE22C1" w:rsidRDefault="00BA4F3C" w:rsidP="005F0C3A">
      <w:pPr>
        <w:jc w:val="both"/>
        <w:rPr>
          <w:b/>
          <w:lang w:val="es-ES"/>
        </w:rPr>
      </w:pPr>
      <w:r w:rsidRPr="00CE22C1">
        <w:rPr>
          <w:b/>
          <w:lang w:val="es-ES"/>
        </w:rPr>
        <w:t>Facilidad de Uso</w:t>
      </w:r>
      <w:r w:rsidR="00E75BFC" w:rsidRPr="00CE22C1">
        <w:rPr>
          <w:b/>
          <w:lang w:val="es-ES"/>
        </w:rPr>
        <w:t xml:space="preserve"> y Aprendizaje</w:t>
      </w:r>
    </w:p>
    <w:p w14:paraId="3BC7E634" w14:textId="77777777" w:rsidR="00BA4F3C" w:rsidRDefault="00BA4F3C" w:rsidP="005F0C3A">
      <w:pPr>
        <w:jc w:val="both"/>
        <w:rPr>
          <w:lang w:val="es-ES"/>
        </w:rPr>
      </w:pPr>
    </w:p>
    <w:p w14:paraId="7ED73F3D" w14:textId="77777777" w:rsidR="00BA4F3C" w:rsidRDefault="00BA4F3C" w:rsidP="005F0C3A">
      <w:pPr>
        <w:jc w:val="both"/>
        <w:rPr>
          <w:lang w:val="es-ES"/>
        </w:rPr>
      </w:pPr>
      <w:r>
        <w:rPr>
          <w:lang w:val="es-ES"/>
        </w:rPr>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22A20C03" w14:textId="77777777" w:rsidR="00BA4F3C" w:rsidRDefault="00BA4F3C" w:rsidP="005F0C3A">
      <w:pPr>
        <w:jc w:val="both"/>
        <w:rPr>
          <w:lang w:val="es-ES"/>
        </w:rPr>
      </w:pPr>
    </w:p>
    <w:p w14:paraId="3DB38484" w14:textId="77777777" w:rsidR="00BA4F3C" w:rsidRDefault="00BA4F3C" w:rsidP="005F0C3A">
      <w:pPr>
        <w:pStyle w:val="Prrafodelista"/>
        <w:numPr>
          <w:ilvl w:val="0"/>
          <w:numId w:val="17"/>
        </w:numPr>
        <w:jc w:val="both"/>
        <w:rPr>
          <w:lang w:val="es-ES"/>
        </w:rPr>
      </w:pPr>
      <w:r w:rsidRPr="00BA4F3C">
        <w:rPr>
          <w:lang w:val="es-ES"/>
        </w:rPr>
        <w:t>El SISA es fácil de usar</w:t>
      </w:r>
    </w:p>
    <w:p w14:paraId="2AEF82F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80DEE1" w14:textId="77777777" w:rsidR="008C7830" w:rsidRDefault="008C7830" w:rsidP="005F0C3A">
      <w:pPr>
        <w:pStyle w:val="Prrafodelista"/>
        <w:numPr>
          <w:ilvl w:val="1"/>
          <w:numId w:val="17"/>
        </w:numPr>
        <w:jc w:val="both"/>
        <w:rPr>
          <w:lang w:val="es-ES"/>
        </w:rPr>
      </w:pPr>
      <w:r>
        <w:rPr>
          <w:lang w:val="es-ES"/>
        </w:rPr>
        <w:t>En Desacuerdo</w:t>
      </w:r>
    </w:p>
    <w:p w14:paraId="07F335B5" w14:textId="77777777" w:rsidR="008C7830" w:rsidRDefault="008C7830" w:rsidP="005F0C3A">
      <w:pPr>
        <w:pStyle w:val="Prrafodelista"/>
        <w:numPr>
          <w:ilvl w:val="1"/>
          <w:numId w:val="17"/>
        </w:numPr>
        <w:jc w:val="both"/>
        <w:rPr>
          <w:lang w:val="es-ES"/>
        </w:rPr>
      </w:pPr>
      <w:r>
        <w:rPr>
          <w:lang w:val="es-ES"/>
        </w:rPr>
        <w:t>Ni de acuerdo ni en desacuerdo</w:t>
      </w:r>
    </w:p>
    <w:p w14:paraId="18601DAC" w14:textId="77777777" w:rsidR="008C7830" w:rsidRDefault="008C7830" w:rsidP="005F0C3A">
      <w:pPr>
        <w:pStyle w:val="Prrafodelista"/>
        <w:numPr>
          <w:ilvl w:val="1"/>
          <w:numId w:val="17"/>
        </w:numPr>
        <w:jc w:val="both"/>
        <w:rPr>
          <w:lang w:val="es-ES"/>
        </w:rPr>
      </w:pPr>
      <w:r>
        <w:rPr>
          <w:lang w:val="es-ES"/>
        </w:rPr>
        <w:t>De Acuerdo</w:t>
      </w:r>
    </w:p>
    <w:p w14:paraId="3A5F1CD0" w14:textId="77777777" w:rsidR="008C7830" w:rsidRDefault="008C7830" w:rsidP="005F0C3A">
      <w:pPr>
        <w:pStyle w:val="Prrafodelista"/>
        <w:numPr>
          <w:ilvl w:val="1"/>
          <w:numId w:val="17"/>
        </w:numPr>
        <w:jc w:val="both"/>
        <w:rPr>
          <w:lang w:val="es-ES"/>
        </w:rPr>
      </w:pPr>
      <w:r>
        <w:rPr>
          <w:lang w:val="es-ES"/>
        </w:rPr>
        <w:t>Totalmente de acuerdo</w:t>
      </w:r>
    </w:p>
    <w:p w14:paraId="6DE11C6B" w14:textId="77777777" w:rsidR="008C7830" w:rsidRPr="00BA4F3C" w:rsidRDefault="008C7830" w:rsidP="005F0C3A">
      <w:pPr>
        <w:pStyle w:val="Prrafodelista"/>
        <w:ind w:left="1440"/>
        <w:jc w:val="both"/>
        <w:rPr>
          <w:lang w:val="es-ES"/>
        </w:rPr>
      </w:pPr>
    </w:p>
    <w:p w14:paraId="700C324C" w14:textId="77777777" w:rsidR="00BA4F3C" w:rsidRDefault="00BA4F3C" w:rsidP="005F0C3A">
      <w:pPr>
        <w:pStyle w:val="Prrafodelista"/>
        <w:numPr>
          <w:ilvl w:val="0"/>
          <w:numId w:val="17"/>
        </w:numPr>
        <w:jc w:val="both"/>
        <w:rPr>
          <w:lang w:val="es-ES"/>
        </w:rPr>
      </w:pPr>
      <w:r>
        <w:rPr>
          <w:lang w:val="es-ES"/>
        </w:rPr>
        <w:t>El SISA es simple de usar</w:t>
      </w:r>
    </w:p>
    <w:p w14:paraId="1EF29083"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A9EB1A7" w14:textId="77777777" w:rsidR="008C7830" w:rsidRDefault="008C7830" w:rsidP="005F0C3A">
      <w:pPr>
        <w:pStyle w:val="Prrafodelista"/>
        <w:numPr>
          <w:ilvl w:val="1"/>
          <w:numId w:val="17"/>
        </w:numPr>
        <w:jc w:val="both"/>
        <w:rPr>
          <w:lang w:val="es-ES"/>
        </w:rPr>
      </w:pPr>
      <w:r>
        <w:rPr>
          <w:lang w:val="es-ES"/>
        </w:rPr>
        <w:t>En Desacuerdo</w:t>
      </w:r>
    </w:p>
    <w:p w14:paraId="15123920" w14:textId="77777777" w:rsidR="008C7830" w:rsidRDefault="008C7830" w:rsidP="005F0C3A">
      <w:pPr>
        <w:pStyle w:val="Prrafodelista"/>
        <w:numPr>
          <w:ilvl w:val="1"/>
          <w:numId w:val="17"/>
        </w:numPr>
        <w:jc w:val="both"/>
        <w:rPr>
          <w:lang w:val="es-ES"/>
        </w:rPr>
      </w:pPr>
      <w:r>
        <w:rPr>
          <w:lang w:val="es-ES"/>
        </w:rPr>
        <w:t>Ni de acuerdo ni en desacuerdo</w:t>
      </w:r>
    </w:p>
    <w:p w14:paraId="772631DA" w14:textId="77777777" w:rsidR="008C7830" w:rsidRDefault="008C7830" w:rsidP="005F0C3A">
      <w:pPr>
        <w:pStyle w:val="Prrafodelista"/>
        <w:numPr>
          <w:ilvl w:val="1"/>
          <w:numId w:val="17"/>
        </w:numPr>
        <w:jc w:val="both"/>
        <w:rPr>
          <w:lang w:val="es-ES"/>
        </w:rPr>
      </w:pPr>
      <w:r>
        <w:rPr>
          <w:lang w:val="es-ES"/>
        </w:rPr>
        <w:t>De Acuerdo</w:t>
      </w:r>
    </w:p>
    <w:p w14:paraId="0F535F00" w14:textId="77777777" w:rsidR="008C7830" w:rsidRDefault="008C7830" w:rsidP="005F0C3A">
      <w:pPr>
        <w:pStyle w:val="Prrafodelista"/>
        <w:numPr>
          <w:ilvl w:val="1"/>
          <w:numId w:val="17"/>
        </w:numPr>
        <w:jc w:val="both"/>
        <w:rPr>
          <w:lang w:val="es-ES"/>
        </w:rPr>
      </w:pPr>
      <w:r>
        <w:rPr>
          <w:lang w:val="es-ES"/>
        </w:rPr>
        <w:t>Totalmente de acuerdo</w:t>
      </w:r>
    </w:p>
    <w:p w14:paraId="0C703E92" w14:textId="77777777" w:rsidR="008C7830" w:rsidRDefault="008C7830" w:rsidP="005F0C3A">
      <w:pPr>
        <w:pStyle w:val="Prrafodelista"/>
        <w:ind w:left="1440"/>
        <w:jc w:val="both"/>
        <w:rPr>
          <w:lang w:val="es-ES"/>
        </w:rPr>
      </w:pPr>
    </w:p>
    <w:p w14:paraId="491D2A06" w14:textId="77777777" w:rsidR="00BA4F3C" w:rsidRDefault="00BA4F3C" w:rsidP="005F0C3A">
      <w:pPr>
        <w:pStyle w:val="Prrafodelista"/>
        <w:numPr>
          <w:ilvl w:val="0"/>
          <w:numId w:val="17"/>
        </w:numPr>
        <w:jc w:val="both"/>
        <w:rPr>
          <w:lang w:val="es-ES"/>
        </w:rPr>
      </w:pPr>
      <w:r>
        <w:rPr>
          <w:lang w:val="es-ES"/>
        </w:rPr>
        <w:t>El SISA es amigable</w:t>
      </w:r>
    </w:p>
    <w:p w14:paraId="7EE210D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AD71E2" w14:textId="77777777" w:rsidR="008C7830" w:rsidRDefault="008C7830" w:rsidP="005F0C3A">
      <w:pPr>
        <w:pStyle w:val="Prrafodelista"/>
        <w:numPr>
          <w:ilvl w:val="1"/>
          <w:numId w:val="17"/>
        </w:numPr>
        <w:jc w:val="both"/>
        <w:rPr>
          <w:lang w:val="es-ES"/>
        </w:rPr>
      </w:pPr>
      <w:r>
        <w:rPr>
          <w:lang w:val="es-ES"/>
        </w:rPr>
        <w:t>En Desacuerdo</w:t>
      </w:r>
    </w:p>
    <w:p w14:paraId="35F6BA27" w14:textId="77777777" w:rsidR="008C7830" w:rsidRDefault="008C7830" w:rsidP="005F0C3A">
      <w:pPr>
        <w:pStyle w:val="Prrafodelista"/>
        <w:numPr>
          <w:ilvl w:val="1"/>
          <w:numId w:val="17"/>
        </w:numPr>
        <w:jc w:val="both"/>
        <w:rPr>
          <w:lang w:val="es-ES"/>
        </w:rPr>
      </w:pPr>
      <w:r>
        <w:rPr>
          <w:lang w:val="es-ES"/>
        </w:rPr>
        <w:t>Ni de acuerdo ni en desacuerdo</w:t>
      </w:r>
    </w:p>
    <w:p w14:paraId="555035D8" w14:textId="77777777" w:rsidR="008C7830" w:rsidRDefault="008C7830" w:rsidP="005F0C3A">
      <w:pPr>
        <w:pStyle w:val="Prrafodelista"/>
        <w:numPr>
          <w:ilvl w:val="1"/>
          <w:numId w:val="17"/>
        </w:numPr>
        <w:jc w:val="both"/>
        <w:rPr>
          <w:lang w:val="es-ES"/>
        </w:rPr>
      </w:pPr>
      <w:r>
        <w:rPr>
          <w:lang w:val="es-ES"/>
        </w:rPr>
        <w:t>De Acuerdo</w:t>
      </w:r>
    </w:p>
    <w:p w14:paraId="012E8AD8" w14:textId="77777777" w:rsidR="008C7830" w:rsidRDefault="008C7830" w:rsidP="005F0C3A">
      <w:pPr>
        <w:pStyle w:val="Prrafodelista"/>
        <w:numPr>
          <w:ilvl w:val="1"/>
          <w:numId w:val="17"/>
        </w:numPr>
        <w:jc w:val="both"/>
        <w:rPr>
          <w:lang w:val="es-ES"/>
        </w:rPr>
      </w:pPr>
      <w:r>
        <w:rPr>
          <w:lang w:val="es-ES"/>
        </w:rPr>
        <w:t>Totalmente de acuerdo</w:t>
      </w:r>
    </w:p>
    <w:p w14:paraId="71913F1B" w14:textId="77777777" w:rsidR="008C7830" w:rsidRDefault="008C7830" w:rsidP="005F0C3A">
      <w:pPr>
        <w:pStyle w:val="Prrafodelista"/>
        <w:ind w:left="1440"/>
        <w:jc w:val="both"/>
        <w:rPr>
          <w:lang w:val="es-ES"/>
        </w:rPr>
      </w:pPr>
    </w:p>
    <w:p w14:paraId="6C2EE951" w14:textId="77777777" w:rsidR="00BA4F3C" w:rsidRDefault="00BA4F3C" w:rsidP="005F0C3A">
      <w:pPr>
        <w:pStyle w:val="Prrafodelista"/>
        <w:numPr>
          <w:ilvl w:val="0"/>
          <w:numId w:val="17"/>
        </w:numPr>
        <w:jc w:val="both"/>
        <w:rPr>
          <w:lang w:val="es-ES"/>
        </w:rPr>
      </w:pPr>
      <w:r>
        <w:rPr>
          <w:lang w:val="es-ES"/>
        </w:rPr>
        <w:t>Puedo utilizar el SISA sin instrucciones o un manual</w:t>
      </w:r>
    </w:p>
    <w:p w14:paraId="5EB9AD34"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368992" w14:textId="77777777" w:rsidR="008C7830" w:rsidRDefault="008C7830" w:rsidP="005F0C3A">
      <w:pPr>
        <w:pStyle w:val="Prrafodelista"/>
        <w:numPr>
          <w:ilvl w:val="1"/>
          <w:numId w:val="17"/>
        </w:numPr>
        <w:jc w:val="both"/>
        <w:rPr>
          <w:lang w:val="es-ES"/>
        </w:rPr>
      </w:pPr>
      <w:r>
        <w:rPr>
          <w:lang w:val="es-ES"/>
        </w:rPr>
        <w:t>En Desacuerdo</w:t>
      </w:r>
    </w:p>
    <w:p w14:paraId="0B486C2D" w14:textId="77777777" w:rsidR="008C7830" w:rsidRDefault="008C7830" w:rsidP="005F0C3A">
      <w:pPr>
        <w:pStyle w:val="Prrafodelista"/>
        <w:numPr>
          <w:ilvl w:val="1"/>
          <w:numId w:val="17"/>
        </w:numPr>
        <w:jc w:val="both"/>
        <w:rPr>
          <w:lang w:val="es-ES"/>
        </w:rPr>
      </w:pPr>
      <w:r>
        <w:rPr>
          <w:lang w:val="es-ES"/>
        </w:rPr>
        <w:t>Ni de acuerdo ni en desacuerdo</w:t>
      </w:r>
    </w:p>
    <w:p w14:paraId="746AAE6C" w14:textId="77777777" w:rsidR="008C7830" w:rsidRDefault="008C7830" w:rsidP="005F0C3A">
      <w:pPr>
        <w:pStyle w:val="Prrafodelista"/>
        <w:numPr>
          <w:ilvl w:val="1"/>
          <w:numId w:val="17"/>
        </w:numPr>
        <w:jc w:val="both"/>
        <w:rPr>
          <w:lang w:val="es-ES"/>
        </w:rPr>
      </w:pPr>
      <w:r>
        <w:rPr>
          <w:lang w:val="es-ES"/>
        </w:rPr>
        <w:t>De Acuerdo</w:t>
      </w:r>
    </w:p>
    <w:p w14:paraId="3BB2484A" w14:textId="77777777" w:rsidR="008C7830" w:rsidRDefault="008C7830" w:rsidP="005F0C3A">
      <w:pPr>
        <w:pStyle w:val="Prrafodelista"/>
        <w:numPr>
          <w:ilvl w:val="1"/>
          <w:numId w:val="17"/>
        </w:numPr>
        <w:jc w:val="both"/>
        <w:rPr>
          <w:lang w:val="es-ES"/>
        </w:rPr>
      </w:pPr>
      <w:r>
        <w:rPr>
          <w:lang w:val="es-ES"/>
        </w:rPr>
        <w:t>Totalmente de acuerdo</w:t>
      </w:r>
    </w:p>
    <w:p w14:paraId="418C1DD1" w14:textId="77777777" w:rsidR="008C7830" w:rsidRDefault="008C7830" w:rsidP="005F0C3A">
      <w:pPr>
        <w:pStyle w:val="Prrafodelista"/>
        <w:ind w:left="1440"/>
        <w:jc w:val="both"/>
        <w:rPr>
          <w:lang w:val="es-ES"/>
        </w:rPr>
      </w:pPr>
    </w:p>
    <w:p w14:paraId="3760BA16" w14:textId="77777777" w:rsidR="00E75BFC" w:rsidRDefault="00E75BFC" w:rsidP="005F0C3A">
      <w:pPr>
        <w:pStyle w:val="Prrafodelista"/>
        <w:numPr>
          <w:ilvl w:val="0"/>
          <w:numId w:val="17"/>
        </w:numPr>
        <w:jc w:val="both"/>
        <w:rPr>
          <w:lang w:val="es-ES"/>
        </w:rPr>
      </w:pPr>
      <w:r>
        <w:rPr>
          <w:lang w:val="es-ES"/>
        </w:rPr>
        <w:t>Aprendí a usar el SISA rápidamente</w:t>
      </w:r>
    </w:p>
    <w:p w14:paraId="14CFABB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7DFA8D00" w14:textId="77777777" w:rsidR="008C7830" w:rsidRDefault="008C7830" w:rsidP="005F0C3A">
      <w:pPr>
        <w:pStyle w:val="Prrafodelista"/>
        <w:numPr>
          <w:ilvl w:val="1"/>
          <w:numId w:val="17"/>
        </w:numPr>
        <w:jc w:val="both"/>
        <w:rPr>
          <w:lang w:val="es-ES"/>
        </w:rPr>
      </w:pPr>
      <w:r>
        <w:rPr>
          <w:lang w:val="es-ES"/>
        </w:rPr>
        <w:t>En Desacuerdo</w:t>
      </w:r>
    </w:p>
    <w:p w14:paraId="100021D4" w14:textId="77777777" w:rsidR="008C7830" w:rsidRDefault="008C7830" w:rsidP="005F0C3A">
      <w:pPr>
        <w:pStyle w:val="Prrafodelista"/>
        <w:numPr>
          <w:ilvl w:val="1"/>
          <w:numId w:val="17"/>
        </w:numPr>
        <w:jc w:val="both"/>
        <w:rPr>
          <w:lang w:val="es-ES"/>
        </w:rPr>
      </w:pPr>
      <w:r>
        <w:rPr>
          <w:lang w:val="es-ES"/>
        </w:rPr>
        <w:t>Ni de acuerdo ni en desacuerdo</w:t>
      </w:r>
    </w:p>
    <w:p w14:paraId="701E79FC" w14:textId="77777777" w:rsidR="008C7830" w:rsidRDefault="008C7830" w:rsidP="005F0C3A">
      <w:pPr>
        <w:pStyle w:val="Prrafodelista"/>
        <w:numPr>
          <w:ilvl w:val="1"/>
          <w:numId w:val="17"/>
        </w:numPr>
        <w:jc w:val="both"/>
        <w:rPr>
          <w:lang w:val="es-ES"/>
        </w:rPr>
      </w:pPr>
      <w:r>
        <w:rPr>
          <w:lang w:val="es-ES"/>
        </w:rPr>
        <w:t>De Acuerdo</w:t>
      </w:r>
    </w:p>
    <w:p w14:paraId="5C3AACAF" w14:textId="77777777" w:rsidR="008C7830" w:rsidRDefault="008C7830" w:rsidP="005F0C3A">
      <w:pPr>
        <w:pStyle w:val="Prrafodelista"/>
        <w:numPr>
          <w:ilvl w:val="1"/>
          <w:numId w:val="17"/>
        </w:numPr>
        <w:jc w:val="both"/>
        <w:rPr>
          <w:lang w:val="es-ES"/>
        </w:rPr>
      </w:pPr>
      <w:r>
        <w:rPr>
          <w:lang w:val="es-ES"/>
        </w:rPr>
        <w:t>Totalmente de acuerdo</w:t>
      </w:r>
    </w:p>
    <w:p w14:paraId="51FFA464" w14:textId="77777777" w:rsidR="008C7830" w:rsidRDefault="008C7830" w:rsidP="005F0C3A">
      <w:pPr>
        <w:pStyle w:val="Prrafodelista"/>
        <w:ind w:left="1440"/>
        <w:jc w:val="both"/>
        <w:rPr>
          <w:lang w:val="es-ES"/>
        </w:rPr>
      </w:pPr>
    </w:p>
    <w:p w14:paraId="575282F8" w14:textId="77777777" w:rsidR="00E75BFC" w:rsidRDefault="00E75BFC" w:rsidP="005F0C3A">
      <w:pPr>
        <w:pStyle w:val="Prrafodelista"/>
        <w:numPr>
          <w:ilvl w:val="0"/>
          <w:numId w:val="17"/>
        </w:numPr>
        <w:jc w:val="both"/>
        <w:rPr>
          <w:lang w:val="es-ES"/>
        </w:rPr>
      </w:pPr>
      <w:r>
        <w:rPr>
          <w:lang w:val="es-ES"/>
        </w:rPr>
        <w:t>Es fácil aprender a usar el SISA</w:t>
      </w:r>
    </w:p>
    <w:p w14:paraId="13773A7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0B9172" w14:textId="77777777" w:rsidR="008C7830" w:rsidRDefault="008C7830" w:rsidP="005F0C3A">
      <w:pPr>
        <w:pStyle w:val="Prrafodelista"/>
        <w:numPr>
          <w:ilvl w:val="1"/>
          <w:numId w:val="17"/>
        </w:numPr>
        <w:jc w:val="both"/>
        <w:rPr>
          <w:lang w:val="es-ES"/>
        </w:rPr>
      </w:pPr>
      <w:r>
        <w:rPr>
          <w:lang w:val="es-ES"/>
        </w:rPr>
        <w:t>En Desacuerdo</w:t>
      </w:r>
    </w:p>
    <w:p w14:paraId="36D7998E" w14:textId="77777777" w:rsidR="008C7830" w:rsidRDefault="008C7830" w:rsidP="005F0C3A">
      <w:pPr>
        <w:pStyle w:val="Prrafodelista"/>
        <w:numPr>
          <w:ilvl w:val="1"/>
          <w:numId w:val="17"/>
        </w:numPr>
        <w:jc w:val="both"/>
        <w:rPr>
          <w:lang w:val="es-ES"/>
        </w:rPr>
      </w:pPr>
      <w:r>
        <w:rPr>
          <w:lang w:val="es-ES"/>
        </w:rPr>
        <w:t>Ni de acuerdo ni en desacuerdo</w:t>
      </w:r>
    </w:p>
    <w:p w14:paraId="082ABFF2" w14:textId="77777777" w:rsidR="008C7830" w:rsidRDefault="008C7830" w:rsidP="005F0C3A">
      <w:pPr>
        <w:pStyle w:val="Prrafodelista"/>
        <w:numPr>
          <w:ilvl w:val="1"/>
          <w:numId w:val="17"/>
        </w:numPr>
        <w:jc w:val="both"/>
        <w:rPr>
          <w:lang w:val="es-ES"/>
        </w:rPr>
      </w:pPr>
      <w:r>
        <w:rPr>
          <w:lang w:val="es-ES"/>
        </w:rPr>
        <w:t>De Acuerdo</w:t>
      </w:r>
    </w:p>
    <w:p w14:paraId="6B1254D8" w14:textId="77777777" w:rsidR="008C7830" w:rsidRDefault="008C7830" w:rsidP="005F0C3A">
      <w:pPr>
        <w:pStyle w:val="Prrafodelista"/>
        <w:numPr>
          <w:ilvl w:val="1"/>
          <w:numId w:val="17"/>
        </w:numPr>
        <w:jc w:val="both"/>
        <w:rPr>
          <w:lang w:val="es-ES"/>
        </w:rPr>
      </w:pPr>
      <w:r>
        <w:rPr>
          <w:lang w:val="es-ES"/>
        </w:rPr>
        <w:t>Totalmente de acuerdo</w:t>
      </w:r>
    </w:p>
    <w:p w14:paraId="394DC992" w14:textId="77777777" w:rsidR="008C7830" w:rsidRDefault="008C7830" w:rsidP="005F0C3A">
      <w:pPr>
        <w:pStyle w:val="Prrafodelista"/>
        <w:ind w:left="1440"/>
        <w:jc w:val="both"/>
        <w:rPr>
          <w:lang w:val="es-ES"/>
        </w:rPr>
      </w:pPr>
    </w:p>
    <w:p w14:paraId="783ABD7A" w14:textId="77777777" w:rsidR="00C70A98" w:rsidRDefault="00C70A98" w:rsidP="005F0C3A">
      <w:pPr>
        <w:pStyle w:val="Prrafodelista"/>
        <w:numPr>
          <w:ilvl w:val="0"/>
          <w:numId w:val="17"/>
        </w:numPr>
        <w:jc w:val="both"/>
        <w:rPr>
          <w:lang w:val="es-ES"/>
        </w:rPr>
      </w:pPr>
      <w:r>
        <w:rPr>
          <w:lang w:val="es-ES"/>
        </w:rPr>
        <w:t>Imagino que la mayoría de personas aprenderán rápidamente a utilizar el SISA</w:t>
      </w:r>
    </w:p>
    <w:p w14:paraId="0083F08E"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B0152E" w14:textId="77777777" w:rsidR="008C7830" w:rsidRDefault="008C7830" w:rsidP="005F0C3A">
      <w:pPr>
        <w:pStyle w:val="Prrafodelista"/>
        <w:numPr>
          <w:ilvl w:val="1"/>
          <w:numId w:val="17"/>
        </w:numPr>
        <w:jc w:val="both"/>
        <w:rPr>
          <w:lang w:val="es-ES"/>
        </w:rPr>
      </w:pPr>
      <w:r>
        <w:rPr>
          <w:lang w:val="es-ES"/>
        </w:rPr>
        <w:t>En Desacuerdo</w:t>
      </w:r>
    </w:p>
    <w:p w14:paraId="5E297C3F" w14:textId="77777777" w:rsidR="008C7830" w:rsidRDefault="008C7830" w:rsidP="005F0C3A">
      <w:pPr>
        <w:pStyle w:val="Prrafodelista"/>
        <w:numPr>
          <w:ilvl w:val="1"/>
          <w:numId w:val="17"/>
        </w:numPr>
        <w:jc w:val="both"/>
        <w:rPr>
          <w:lang w:val="es-ES"/>
        </w:rPr>
      </w:pPr>
      <w:r>
        <w:rPr>
          <w:lang w:val="es-ES"/>
        </w:rPr>
        <w:t>Ni de acuerdo ni en desacuerdo</w:t>
      </w:r>
    </w:p>
    <w:p w14:paraId="78906FD3" w14:textId="77777777" w:rsidR="008C7830" w:rsidRDefault="008C7830" w:rsidP="005F0C3A">
      <w:pPr>
        <w:pStyle w:val="Prrafodelista"/>
        <w:numPr>
          <w:ilvl w:val="1"/>
          <w:numId w:val="17"/>
        </w:numPr>
        <w:jc w:val="both"/>
        <w:rPr>
          <w:lang w:val="es-ES"/>
        </w:rPr>
      </w:pPr>
      <w:r>
        <w:rPr>
          <w:lang w:val="es-ES"/>
        </w:rPr>
        <w:t>De Acuerdo</w:t>
      </w:r>
    </w:p>
    <w:p w14:paraId="581EE3EB" w14:textId="77777777" w:rsidR="008C7830" w:rsidRDefault="008C7830" w:rsidP="005F0C3A">
      <w:pPr>
        <w:pStyle w:val="Prrafodelista"/>
        <w:numPr>
          <w:ilvl w:val="1"/>
          <w:numId w:val="17"/>
        </w:numPr>
        <w:jc w:val="both"/>
        <w:rPr>
          <w:lang w:val="es-ES"/>
        </w:rPr>
      </w:pPr>
      <w:r>
        <w:rPr>
          <w:lang w:val="es-ES"/>
        </w:rPr>
        <w:t>Totalmente de acuerdo</w:t>
      </w:r>
    </w:p>
    <w:p w14:paraId="341A885C" w14:textId="77777777" w:rsidR="008C7830" w:rsidRDefault="008C7830" w:rsidP="005F0C3A">
      <w:pPr>
        <w:pStyle w:val="Prrafodelista"/>
        <w:ind w:left="1440"/>
        <w:jc w:val="both"/>
        <w:rPr>
          <w:lang w:val="es-ES"/>
        </w:rPr>
      </w:pPr>
    </w:p>
    <w:p w14:paraId="78EE1107" w14:textId="77777777" w:rsidR="00C70A98" w:rsidRDefault="002D30D6" w:rsidP="005F0C3A">
      <w:pPr>
        <w:pStyle w:val="Prrafodelista"/>
        <w:numPr>
          <w:ilvl w:val="0"/>
          <w:numId w:val="17"/>
        </w:numPr>
        <w:jc w:val="both"/>
        <w:rPr>
          <w:lang w:val="es-ES"/>
        </w:rPr>
      </w:pPr>
      <w:r>
        <w:rPr>
          <w:lang w:val="es-ES"/>
        </w:rPr>
        <w:t>No n</w:t>
      </w:r>
      <w:r w:rsidR="00C70A98">
        <w:rPr>
          <w:lang w:val="es-ES"/>
        </w:rPr>
        <w:t xml:space="preserve">ecesito aprender muchas cosas antes de poder utilizar el </w:t>
      </w:r>
      <w:r w:rsidR="00ED56F0">
        <w:rPr>
          <w:lang w:val="es-ES"/>
        </w:rPr>
        <w:t>SISA</w:t>
      </w:r>
    </w:p>
    <w:p w14:paraId="6010310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836B522" w14:textId="77777777" w:rsidR="008C7830" w:rsidRDefault="008C7830" w:rsidP="005F0C3A">
      <w:pPr>
        <w:pStyle w:val="Prrafodelista"/>
        <w:numPr>
          <w:ilvl w:val="1"/>
          <w:numId w:val="17"/>
        </w:numPr>
        <w:jc w:val="both"/>
        <w:rPr>
          <w:lang w:val="es-ES"/>
        </w:rPr>
      </w:pPr>
      <w:r>
        <w:rPr>
          <w:lang w:val="es-ES"/>
        </w:rPr>
        <w:t>En Desacuerdo</w:t>
      </w:r>
    </w:p>
    <w:p w14:paraId="15CFCB65" w14:textId="77777777" w:rsidR="008C7830" w:rsidRDefault="008C7830" w:rsidP="005F0C3A">
      <w:pPr>
        <w:pStyle w:val="Prrafodelista"/>
        <w:numPr>
          <w:ilvl w:val="1"/>
          <w:numId w:val="17"/>
        </w:numPr>
        <w:jc w:val="both"/>
        <w:rPr>
          <w:lang w:val="es-ES"/>
        </w:rPr>
      </w:pPr>
      <w:r>
        <w:rPr>
          <w:lang w:val="es-ES"/>
        </w:rPr>
        <w:t>Ni de acuerdo ni en desacuerdo</w:t>
      </w:r>
    </w:p>
    <w:p w14:paraId="5FBAA6B3" w14:textId="77777777" w:rsidR="008C7830" w:rsidRDefault="008C7830" w:rsidP="005F0C3A">
      <w:pPr>
        <w:pStyle w:val="Prrafodelista"/>
        <w:numPr>
          <w:ilvl w:val="1"/>
          <w:numId w:val="17"/>
        </w:numPr>
        <w:jc w:val="both"/>
        <w:rPr>
          <w:lang w:val="es-ES"/>
        </w:rPr>
      </w:pPr>
      <w:r>
        <w:rPr>
          <w:lang w:val="es-ES"/>
        </w:rPr>
        <w:t>De Acuerdo</w:t>
      </w:r>
    </w:p>
    <w:p w14:paraId="169A0609" w14:textId="77777777" w:rsidR="008C7830" w:rsidRDefault="008C7830" w:rsidP="005F0C3A">
      <w:pPr>
        <w:pStyle w:val="Prrafodelista"/>
        <w:numPr>
          <w:ilvl w:val="1"/>
          <w:numId w:val="17"/>
        </w:numPr>
        <w:jc w:val="both"/>
        <w:rPr>
          <w:lang w:val="es-ES"/>
        </w:rPr>
      </w:pPr>
      <w:r>
        <w:rPr>
          <w:lang w:val="es-ES"/>
        </w:rPr>
        <w:t>Totalmente de acuerdo</w:t>
      </w:r>
    </w:p>
    <w:p w14:paraId="2DE6350D" w14:textId="77777777" w:rsidR="008C7830" w:rsidRPr="002D30D6" w:rsidRDefault="008C7830" w:rsidP="005F0C3A">
      <w:pPr>
        <w:jc w:val="both"/>
        <w:rPr>
          <w:lang w:val="es-ES"/>
        </w:rPr>
      </w:pPr>
    </w:p>
    <w:p w14:paraId="738E0CE2" w14:textId="77777777" w:rsidR="00C70A98" w:rsidRDefault="002D30D6" w:rsidP="005F0C3A">
      <w:pPr>
        <w:pStyle w:val="Prrafodelista"/>
        <w:numPr>
          <w:ilvl w:val="0"/>
          <w:numId w:val="17"/>
        </w:numPr>
        <w:jc w:val="both"/>
        <w:rPr>
          <w:lang w:val="es-ES"/>
        </w:rPr>
      </w:pPr>
      <w:r>
        <w:rPr>
          <w:lang w:val="es-ES"/>
        </w:rPr>
        <w:t>Dudo</w:t>
      </w:r>
      <w:r w:rsidR="00C70A98" w:rsidRPr="00ED56F0">
        <w:rPr>
          <w:lang w:val="es-ES"/>
        </w:rPr>
        <w:t xml:space="preserve"> que necesitaría el apoyo de personal técnico para poder utilizar el SISA</w:t>
      </w:r>
    </w:p>
    <w:p w14:paraId="2B914026"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7E56C9FE" w14:textId="77777777" w:rsidR="002D30D6" w:rsidRDefault="002D30D6" w:rsidP="005F0C3A">
      <w:pPr>
        <w:pStyle w:val="Prrafodelista"/>
        <w:numPr>
          <w:ilvl w:val="1"/>
          <w:numId w:val="17"/>
        </w:numPr>
        <w:jc w:val="both"/>
        <w:rPr>
          <w:lang w:val="es-ES"/>
        </w:rPr>
      </w:pPr>
      <w:r>
        <w:rPr>
          <w:lang w:val="es-ES"/>
        </w:rPr>
        <w:t>En Desacuerdo</w:t>
      </w:r>
    </w:p>
    <w:p w14:paraId="62900D75" w14:textId="77777777" w:rsidR="002D30D6" w:rsidRDefault="002D30D6" w:rsidP="005F0C3A">
      <w:pPr>
        <w:pStyle w:val="Prrafodelista"/>
        <w:numPr>
          <w:ilvl w:val="1"/>
          <w:numId w:val="17"/>
        </w:numPr>
        <w:jc w:val="both"/>
        <w:rPr>
          <w:lang w:val="es-ES"/>
        </w:rPr>
      </w:pPr>
      <w:r>
        <w:rPr>
          <w:lang w:val="es-ES"/>
        </w:rPr>
        <w:t>Ni de acuerdo ni en desacuerdo</w:t>
      </w:r>
    </w:p>
    <w:p w14:paraId="4B6128D4" w14:textId="77777777" w:rsidR="002D30D6" w:rsidRDefault="002D30D6" w:rsidP="005F0C3A">
      <w:pPr>
        <w:pStyle w:val="Prrafodelista"/>
        <w:numPr>
          <w:ilvl w:val="1"/>
          <w:numId w:val="17"/>
        </w:numPr>
        <w:jc w:val="both"/>
        <w:rPr>
          <w:lang w:val="es-ES"/>
        </w:rPr>
      </w:pPr>
      <w:r>
        <w:rPr>
          <w:lang w:val="es-ES"/>
        </w:rPr>
        <w:t>De Acuerdo</w:t>
      </w:r>
    </w:p>
    <w:p w14:paraId="6968395C" w14:textId="77777777" w:rsidR="002D30D6" w:rsidRDefault="002D30D6" w:rsidP="005F0C3A">
      <w:pPr>
        <w:pStyle w:val="Prrafodelista"/>
        <w:numPr>
          <w:ilvl w:val="1"/>
          <w:numId w:val="17"/>
        </w:numPr>
        <w:jc w:val="both"/>
        <w:rPr>
          <w:lang w:val="es-ES"/>
        </w:rPr>
      </w:pPr>
      <w:r>
        <w:rPr>
          <w:lang w:val="es-ES"/>
        </w:rPr>
        <w:t>Totalmente de acuerdo</w:t>
      </w:r>
    </w:p>
    <w:p w14:paraId="5E6D7149" w14:textId="77777777" w:rsidR="002D30D6" w:rsidRPr="00ED56F0" w:rsidRDefault="002D30D6" w:rsidP="005F0C3A">
      <w:pPr>
        <w:pStyle w:val="Prrafodelista"/>
        <w:ind w:left="1440"/>
        <w:jc w:val="both"/>
        <w:rPr>
          <w:lang w:val="es-ES"/>
        </w:rPr>
      </w:pPr>
    </w:p>
    <w:p w14:paraId="279FE8D2" w14:textId="77777777" w:rsidR="00935393" w:rsidRDefault="00935393" w:rsidP="005F0C3A">
      <w:pPr>
        <w:jc w:val="both"/>
        <w:rPr>
          <w:b/>
          <w:lang w:val="es-ES"/>
        </w:rPr>
      </w:pPr>
      <w:r w:rsidRPr="00CE22C1">
        <w:rPr>
          <w:b/>
          <w:lang w:val="es-ES"/>
        </w:rPr>
        <w:t>Satisfacción</w:t>
      </w:r>
      <w:r w:rsidR="000973A1" w:rsidRPr="00CE22C1">
        <w:rPr>
          <w:b/>
          <w:lang w:val="es-ES"/>
        </w:rPr>
        <w:t xml:space="preserve"> e Intención de Uso</w:t>
      </w:r>
    </w:p>
    <w:p w14:paraId="3CB377F6" w14:textId="77777777" w:rsidR="00CE22C1" w:rsidRDefault="00CE22C1" w:rsidP="005F0C3A">
      <w:pPr>
        <w:jc w:val="both"/>
        <w:rPr>
          <w:b/>
          <w:lang w:val="es-ES"/>
        </w:rPr>
      </w:pPr>
    </w:p>
    <w:p w14:paraId="4C0DF0A2" w14:textId="77777777" w:rsidR="00CE22C1" w:rsidRDefault="00CE22C1" w:rsidP="005F0C3A">
      <w:pPr>
        <w:jc w:val="both"/>
        <w:rPr>
          <w:lang w:val="es-ES"/>
        </w:rPr>
      </w:pPr>
      <w:r>
        <w:rPr>
          <w:lang w:val="es-ES"/>
        </w:rPr>
        <w:t>Todas las preguntas de esta sección se refieren a la satisfacción e intención de uso del SISA (Sistema Interno para Solicitudes del Asegurado)</w:t>
      </w:r>
    </w:p>
    <w:p w14:paraId="4DD54FA4" w14:textId="77777777" w:rsidR="00935393" w:rsidRDefault="00935393" w:rsidP="005F0C3A">
      <w:pPr>
        <w:jc w:val="both"/>
        <w:rPr>
          <w:lang w:val="es-ES"/>
        </w:rPr>
      </w:pPr>
    </w:p>
    <w:p w14:paraId="0B5D29C9" w14:textId="77777777" w:rsidR="00935393" w:rsidRDefault="00935393" w:rsidP="005F0C3A">
      <w:pPr>
        <w:pStyle w:val="Prrafodelista"/>
        <w:numPr>
          <w:ilvl w:val="0"/>
          <w:numId w:val="17"/>
        </w:numPr>
        <w:jc w:val="both"/>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1018CA61"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2218B438" w14:textId="77777777" w:rsidR="002D30D6" w:rsidRDefault="002D30D6" w:rsidP="005F0C3A">
      <w:pPr>
        <w:pStyle w:val="Prrafodelista"/>
        <w:numPr>
          <w:ilvl w:val="1"/>
          <w:numId w:val="17"/>
        </w:numPr>
        <w:jc w:val="both"/>
        <w:rPr>
          <w:lang w:val="es-ES"/>
        </w:rPr>
      </w:pPr>
      <w:r>
        <w:rPr>
          <w:lang w:val="es-ES"/>
        </w:rPr>
        <w:t>En Desacuerdo</w:t>
      </w:r>
    </w:p>
    <w:p w14:paraId="28C69F0A" w14:textId="77777777" w:rsidR="002D30D6" w:rsidRDefault="002D30D6" w:rsidP="005F0C3A">
      <w:pPr>
        <w:pStyle w:val="Prrafodelista"/>
        <w:numPr>
          <w:ilvl w:val="1"/>
          <w:numId w:val="17"/>
        </w:numPr>
        <w:jc w:val="both"/>
        <w:rPr>
          <w:lang w:val="es-ES"/>
        </w:rPr>
      </w:pPr>
      <w:r>
        <w:rPr>
          <w:lang w:val="es-ES"/>
        </w:rPr>
        <w:t>Ni de acuerdo ni en desacuerdo</w:t>
      </w:r>
    </w:p>
    <w:p w14:paraId="66CFFC2D" w14:textId="77777777" w:rsidR="002D30D6" w:rsidRDefault="002D30D6" w:rsidP="005F0C3A">
      <w:pPr>
        <w:pStyle w:val="Prrafodelista"/>
        <w:numPr>
          <w:ilvl w:val="1"/>
          <w:numId w:val="17"/>
        </w:numPr>
        <w:jc w:val="both"/>
        <w:rPr>
          <w:lang w:val="es-ES"/>
        </w:rPr>
      </w:pPr>
      <w:r>
        <w:rPr>
          <w:lang w:val="es-ES"/>
        </w:rPr>
        <w:t>De Acuerdo</w:t>
      </w:r>
    </w:p>
    <w:p w14:paraId="540A375E" w14:textId="77777777" w:rsidR="002D30D6" w:rsidRDefault="002D30D6" w:rsidP="005F0C3A">
      <w:pPr>
        <w:pStyle w:val="Prrafodelista"/>
        <w:numPr>
          <w:ilvl w:val="1"/>
          <w:numId w:val="17"/>
        </w:numPr>
        <w:jc w:val="both"/>
        <w:rPr>
          <w:lang w:val="es-ES"/>
        </w:rPr>
      </w:pPr>
      <w:r>
        <w:rPr>
          <w:lang w:val="es-ES"/>
        </w:rPr>
        <w:t>Totalmente de acuerdo</w:t>
      </w:r>
    </w:p>
    <w:p w14:paraId="26FAF601" w14:textId="77777777" w:rsidR="002D30D6" w:rsidRDefault="002D30D6" w:rsidP="005F0C3A">
      <w:pPr>
        <w:pStyle w:val="Prrafodelista"/>
        <w:ind w:left="1440"/>
        <w:jc w:val="both"/>
        <w:rPr>
          <w:lang w:val="es-ES"/>
        </w:rPr>
      </w:pPr>
    </w:p>
    <w:p w14:paraId="04BC4A93" w14:textId="77777777" w:rsidR="00935393" w:rsidRDefault="00594D9B" w:rsidP="005F0C3A">
      <w:pPr>
        <w:pStyle w:val="Prrafodelista"/>
        <w:numPr>
          <w:ilvl w:val="0"/>
          <w:numId w:val="17"/>
        </w:numPr>
        <w:jc w:val="both"/>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4685A472"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1002885A" w14:textId="77777777" w:rsidR="002D30D6" w:rsidRDefault="002D30D6" w:rsidP="005F0C3A">
      <w:pPr>
        <w:pStyle w:val="Prrafodelista"/>
        <w:numPr>
          <w:ilvl w:val="1"/>
          <w:numId w:val="17"/>
        </w:numPr>
        <w:jc w:val="both"/>
        <w:rPr>
          <w:lang w:val="es-ES"/>
        </w:rPr>
      </w:pPr>
      <w:r>
        <w:rPr>
          <w:lang w:val="es-ES"/>
        </w:rPr>
        <w:t>En Desacuerdo</w:t>
      </w:r>
    </w:p>
    <w:p w14:paraId="4C359D7E" w14:textId="77777777" w:rsidR="002D30D6" w:rsidRDefault="002D30D6" w:rsidP="005F0C3A">
      <w:pPr>
        <w:pStyle w:val="Prrafodelista"/>
        <w:numPr>
          <w:ilvl w:val="1"/>
          <w:numId w:val="17"/>
        </w:numPr>
        <w:jc w:val="both"/>
        <w:rPr>
          <w:lang w:val="es-ES"/>
        </w:rPr>
      </w:pPr>
      <w:r>
        <w:rPr>
          <w:lang w:val="es-ES"/>
        </w:rPr>
        <w:t>Ni de acuerdo ni en desacuerdo</w:t>
      </w:r>
    </w:p>
    <w:p w14:paraId="3FE7B879" w14:textId="77777777" w:rsidR="002D30D6" w:rsidRDefault="002D30D6" w:rsidP="005F0C3A">
      <w:pPr>
        <w:pStyle w:val="Prrafodelista"/>
        <w:numPr>
          <w:ilvl w:val="1"/>
          <w:numId w:val="17"/>
        </w:numPr>
        <w:jc w:val="both"/>
        <w:rPr>
          <w:lang w:val="es-ES"/>
        </w:rPr>
      </w:pPr>
      <w:r>
        <w:rPr>
          <w:lang w:val="es-ES"/>
        </w:rPr>
        <w:t>De Acuerdo</w:t>
      </w:r>
    </w:p>
    <w:p w14:paraId="379CE1A9" w14:textId="77777777" w:rsidR="002D30D6" w:rsidRDefault="002D30D6" w:rsidP="005F0C3A">
      <w:pPr>
        <w:pStyle w:val="Prrafodelista"/>
        <w:numPr>
          <w:ilvl w:val="1"/>
          <w:numId w:val="17"/>
        </w:numPr>
        <w:jc w:val="both"/>
        <w:rPr>
          <w:lang w:val="es-ES"/>
        </w:rPr>
      </w:pPr>
      <w:r>
        <w:rPr>
          <w:lang w:val="es-ES"/>
        </w:rPr>
        <w:t>Totalmente de acuerdo</w:t>
      </w:r>
    </w:p>
    <w:p w14:paraId="1889D2DC" w14:textId="77777777" w:rsidR="002D30D6" w:rsidRDefault="002D30D6" w:rsidP="005F0C3A">
      <w:pPr>
        <w:pStyle w:val="Prrafodelista"/>
        <w:ind w:left="1440"/>
        <w:jc w:val="both"/>
        <w:rPr>
          <w:lang w:val="es-ES"/>
        </w:rPr>
      </w:pPr>
    </w:p>
    <w:p w14:paraId="7A6AF9D1" w14:textId="77777777" w:rsidR="00935393" w:rsidRDefault="00935393" w:rsidP="005F0C3A">
      <w:pPr>
        <w:pStyle w:val="Prrafodelista"/>
        <w:numPr>
          <w:ilvl w:val="0"/>
          <w:numId w:val="17"/>
        </w:numPr>
        <w:jc w:val="both"/>
        <w:rPr>
          <w:lang w:val="es-ES"/>
        </w:rPr>
      </w:pPr>
      <w:r>
        <w:rPr>
          <w:lang w:val="es-ES"/>
        </w:rPr>
        <w:t>El SISA funciona de la manera que quiero que funcione</w:t>
      </w:r>
    </w:p>
    <w:p w14:paraId="74FEB418"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6A4FEF95" w14:textId="77777777" w:rsidR="002D30D6" w:rsidRDefault="002D30D6" w:rsidP="005F0C3A">
      <w:pPr>
        <w:pStyle w:val="Prrafodelista"/>
        <w:numPr>
          <w:ilvl w:val="1"/>
          <w:numId w:val="17"/>
        </w:numPr>
        <w:jc w:val="both"/>
        <w:rPr>
          <w:lang w:val="es-ES"/>
        </w:rPr>
      </w:pPr>
      <w:r>
        <w:rPr>
          <w:lang w:val="es-ES"/>
        </w:rPr>
        <w:t>En Desacuerdo</w:t>
      </w:r>
    </w:p>
    <w:p w14:paraId="17A71281" w14:textId="77777777" w:rsidR="002D30D6" w:rsidRDefault="002D30D6" w:rsidP="005F0C3A">
      <w:pPr>
        <w:pStyle w:val="Prrafodelista"/>
        <w:numPr>
          <w:ilvl w:val="1"/>
          <w:numId w:val="17"/>
        </w:numPr>
        <w:jc w:val="both"/>
        <w:rPr>
          <w:lang w:val="es-ES"/>
        </w:rPr>
      </w:pPr>
      <w:r>
        <w:rPr>
          <w:lang w:val="es-ES"/>
        </w:rPr>
        <w:t>Ni de acuerdo ni en desacuerdo</w:t>
      </w:r>
    </w:p>
    <w:p w14:paraId="7F7D9D80" w14:textId="77777777" w:rsidR="002D30D6" w:rsidRDefault="002D30D6" w:rsidP="005F0C3A">
      <w:pPr>
        <w:pStyle w:val="Prrafodelista"/>
        <w:numPr>
          <w:ilvl w:val="1"/>
          <w:numId w:val="17"/>
        </w:numPr>
        <w:jc w:val="both"/>
        <w:rPr>
          <w:lang w:val="es-ES"/>
        </w:rPr>
      </w:pPr>
      <w:r>
        <w:rPr>
          <w:lang w:val="es-ES"/>
        </w:rPr>
        <w:t>De Acuerdo</w:t>
      </w:r>
    </w:p>
    <w:p w14:paraId="11103203" w14:textId="77777777" w:rsidR="002D30D6" w:rsidRDefault="002D30D6" w:rsidP="005F0C3A">
      <w:pPr>
        <w:pStyle w:val="Prrafodelista"/>
        <w:numPr>
          <w:ilvl w:val="1"/>
          <w:numId w:val="17"/>
        </w:numPr>
        <w:jc w:val="both"/>
        <w:rPr>
          <w:lang w:val="es-ES"/>
        </w:rPr>
      </w:pPr>
      <w:r>
        <w:rPr>
          <w:lang w:val="es-ES"/>
        </w:rPr>
        <w:t>Totalmente de acuerdo</w:t>
      </w:r>
    </w:p>
    <w:p w14:paraId="355B4FF8" w14:textId="77777777" w:rsidR="002D30D6" w:rsidRDefault="002D30D6" w:rsidP="005F0C3A">
      <w:pPr>
        <w:pStyle w:val="Prrafodelista"/>
        <w:ind w:left="1440"/>
        <w:jc w:val="both"/>
        <w:rPr>
          <w:lang w:val="es-ES"/>
        </w:rPr>
      </w:pPr>
    </w:p>
    <w:p w14:paraId="0B179D63" w14:textId="77777777" w:rsidR="00C70A98" w:rsidRDefault="00C70A98" w:rsidP="005F0C3A">
      <w:pPr>
        <w:pStyle w:val="Prrafodelista"/>
        <w:numPr>
          <w:ilvl w:val="0"/>
          <w:numId w:val="17"/>
        </w:numPr>
        <w:jc w:val="both"/>
        <w:rPr>
          <w:lang w:val="es-ES"/>
        </w:rPr>
      </w:pPr>
      <w:r w:rsidRPr="00784182">
        <w:rPr>
          <w:lang w:val="es-ES"/>
        </w:rPr>
        <w:t>Creo que me gustaría utilizar el SISA de forma frecuente</w:t>
      </w:r>
    </w:p>
    <w:p w14:paraId="23FD8C99"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510794CF" w14:textId="77777777" w:rsidR="002D30D6" w:rsidRDefault="002D30D6" w:rsidP="005F0C3A">
      <w:pPr>
        <w:pStyle w:val="Prrafodelista"/>
        <w:numPr>
          <w:ilvl w:val="1"/>
          <w:numId w:val="17"/>
        </w:numPr>
        <w:jc w:val="both"/>
        <w:rPr>
          <w:lang w:val="es-ES"/>
        </w:rPr>
      </w:pPr>
      <w:r>
        <w:rPr>
          <w:lang w:val="es-ES"/>
        </w:rPr>
        <w:t>En Desacuerdo</w:t>
      </w:r>
    </w:p>
    <w:p w14:paraId="2AE4B120" w14:textId="77777777" w:rsidR="002D30D6" w:rsidRDefault="002D30D6" w:rsidP="005F0C3A">
      <w:pPr>
        <w:pStyle w:val="Prrafodelista"/>
        <w:numPr>
          <w:ilvl w:val="1"/>
          <w:numId w:val="17"/>
        </w:numPr>
        <w:jc w:val="both"/>
        <w:rPr>
          <w:lang w:val="es-ES"/>
        </w:rPr>
      </w:pPr>
      <w:r>
        <w:rPr>
          <w:lang w:val="es-ES"/>
        </w:rPr>
        <w:t>Ni de acuerdo ni en desacuerdo</w:t>
      </w:r>
    </w:p>
    <w:p w14:paraId="226BEFFE" w14:textId="77777777" w:rsidR="002D30D6" w:rsidRDefault="002D30D6" w:rsidP="005F0C3A">
      <w:pPr>
        <w:pStyle w:val="Prrafodelista"/>
        <w:numPr>
          <w:ilvl w:val="1"/>
          <w:numId w:val="17"/>
        </w:numPr>
        <w:jc w:val="both"/>
        <w:rPr>
          <w:lang w:val="es-ES"/>
        </w:rPr>
      </w:pPr>
      <w:r>
        <w:rPr>
          <w:lang w:val="es-ES"/>
        </w:rPr>
        <w:t>De Acuerdo</w:t>
      </w:r>
    </w:p>
    <w:p w14:paraId="21E2B52C" w14:textId="77777777" w:rsidR="002D30D6" w:rsidRDefault="002D30D6" w:rsidP="005F0C3A">
      <w:pPr>
        <w:pStyle w:val="Prrafodelista"/>
        <w:numPr>
          <w:ilvl w:val="1"/>
          <w:numId w:val="17"/>
        </w:numPr>
        <w:jc w:val="both"/>
        <w:rPr>
          <w:lang w:val="es-ES"/>
        </w:rPr>
      </w:pPr>
      <w:r>
        <w:rPr>
          <w:lang w:val="es-ES"/>
        </w:rPr>
        <w:t>Totalmente de acuerdo</w:t>
      </w:r>
    </w:p>
    <w:p w14:paraId="114D20EB" w14:textId="77777777" w:rsidR="002D30D6" w:rsidRPr="00784182" w:rsidRDefault="002D30D6" w:rsidP="005F0C3A">
      <w:pPr>
        <w:pStyle w:val="Prrafodelista"/>
        <w:ind w:left="1440"/>
        <w:jc w:val="both"/>
        <w:rPr>
          <w:lang w:val="es-ES"/>
        </w:rPr>
      </w:pPr>
    </w:p>
    <w:p w14:paraId="56F4993B" w14:textId="77777777" w:rsidR="00C70A98" w:rsidRDefault="00C70A98" w:rsidP="005F0C3A">
      <w:pPr>
        <w:pStyle w:val="Prrafodelista"/>
        <w:numPr>
          <w:ilvl w:val="0"/>
          <w:numId w:val="17"/>
        </w:numPr>
        <w:jc w:val="both"/>
        <w:rPr>
          <w:lang w:val="es-ES"/>
        </w:rPr>
      </w:pPr>
      <w:r>
        <w:rPr>
          <w:lang w:val="es-ES"/>
        </w:rPr>
        <w:t>Me siento confiado de utilizar el SISA</w:t>
      </w:r>
    </w:p>
    <w:p w14:paraId="00A75FAD"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300E3143" w14:textId="77777777" w:rsidR="002D30D6" w:rsidRDefault="002D30D6" w:rsidP="005F0C3A">
      <w:pPr>
        <w:pStyle w:val="Prrafodelista"/>
        <w:numPr>
          <w:ilvl w:val="1"/>
          <w:numId w:val="17"/>
        </w:numPr>
        <w:jc w:val="both"/>
        <w:rPr>
          <w:lang w:val="es-ES"/>
        </w:rPr>
      </w:pPr>
      <w:r>
        <w:rPr>
          <w:lang w:val="es-ES"/>
        </w:rPr>
        <w:t>En Desacuerdo</w:t>
      </w:r>
    </w:p>
    <w:p w14:paraId="2B84A0C6" w14:textId="77777777" w:rsidR="002D30D6" w:rsidRDefault="002D30D6" w:rsidP="005F0C3A">
      <w:pPr>
        <w:pStyle w:val="Prrafodelista"/>
        <w:numPr>
          <w:ilvl w:val="1"/>
          <w:numId w:val="17"/>
        </w:numPr>
        <w:jc w:val="both"/>
        <w:rPr>
          <w:lang w:val="es-ES"/>
        </w:rPr>
      </w:pPr>
      <w:r>
        <w:rPr>
          <w:lang w:val="es-ES"/>
        </w:rPr>
        <w:t>Ni de acuerdo ni en desacuerdo</w:t>
      </w:r>
    </w:p>
    <w:p w14:paraId="1A188B36" w14:textId="77777777" w:rsidR="002D30D6" w:rsidRDefault="002D30D6" w:rsidP="005F0C3A">
      <w:pPr>
        <w:pStyle w:val="Prrafodelista"/>
        <w:numPr>
          <w:ilvl w:val="1"/>
          <w:numId w:val="17"/>
        </w:numPr>
        <w:jc w:val="both"/>
        <w:rPr>
          <w:lang w:val="es-ES"/>
        </w:rPr>
      </w:pPr>
      <w:r>
        <w:rPr>
          <w:lang w:val="es-ES"/>
        </w:rPr>
        <w:t>De Acuerdo</w:t>
      </w:r>
    </w:p>
    <w:p w14:paraId="3AA14616" w14:textId="77777777" w:rsidR="002D30D6" w:rsidRDefault="002D30D6" w:rsidP="005F0C3A">
      <w:pPr>
        <w:pStyle w:val="Prrafodelista"/>
        <w:numPr>
          <w:ilvl w:val="1"/>
          <w:numId w:val="17"/>
        </w:numPr>
        <w:jc w:val="both"/>
        <w:rPr>
          <w:lang w:val="es-ES"/>
        </w:rPr>
      </w:pPr>
      <w:r>
        <w:rPr>
          <w:lang w:val="es-ES"/>
        </w:rPr>
        <w:t>Totalmente de acuerdo</w:t>
      </w:r>
    </w:p>
    <w:p w14:paraId="580A834F" w14:textId="77777777" w:rsidR="00CB52ED" w:rsidRDefault="00CB52ED" w:rsidP="005F0C3A">
      <w:pPr>
        <w:jc w:val="both"/>
        <w:rPr>
          <w:lang w:val="es-ES"/>
        </w:rPr>
      </w:pPr>
    </w:p>
    <w:p w14:paraId="265C509B" w14:textId="77777777" w:rsidR="00CB52ED" w:rsidRDefault="00CB52ED" w:rsidP="005F0C3A">
      <w:pPr>
        <w:jc w:val="both"/>
        <w:rPr>
          <w:lang w:val="es-ES"/>
        </w:rPr>
      </w:pPr>
    </w:p>
    <w:p w14:paraId="3E8D1B28" w14:textId="77777777" w:rsidR="00CB52ED" w:rsidRDefault="00CB52ED" w:rsidP="005F0C3A">
      <w:pPr>
        <w:jc w:val="both"/>
        <w:rPr>
          <w:lang w:val="es-ES"/>
        </w:rPr>
      </w:pPr>
    </w:p>
    <w:p w14:paraId="4657A6FF" w14:textId="77777777" w:rsidR="00CB52ED" w:rsidRDefault="00CB52ED" w:rsidP="005F0C3A">
      <w:pPr>
        <w:jc w:val="both"/>
        <w:rPr>
          <w:lang w:val="es-ES"/>
        </w:rPr>
      </w:pPr>
    </w:p>
    <w:p w14:paraId="2BAE59D5" w14:textId="77777777" w:rsidR="00CB52ED" w:rsidRDefault="00CB52ED" w:rsidP="005F0C3A">
      <w:pPr>
        <w:jc w:val="both"/>
        <w:rPr>
          <w:lang w:val="es-ES"/>
        </w:rPr>
      </w:pPr>
    </w:p>
    <w:p w14:paraId="5AB90802" w14:textId="77777777" w:rsidR="00CB52ED" w:rsidRDefault="00CB52ED" w:rsidP="005F0C3A">
      <w:pPr>
        <w:jc w:val="both"/>
        <w:rPr>
          <w:lang w:val="es-ES"/>
        </w:rPr>
      </w:pPr>
    </w:p>
    <w:p w14:paraId="07752772" w14:textId="77777777" w:rsidR="00CB52ED" w:rsidRDefault="00CB52ED" w:rsidP="005F0C3A">
      <w:pPr>
        <w:jc w:val="both"/>
        <w:rPr>
          <w:lang w:val="es-ES"/>
        </w:rPr>
      </w:pPr>
    </w:p>
    <w:p w14:paraId="3476F76A" w14:textId="77777777" w:rsidR="00CB52ED" w:rsidRDefault="00CB52ED" w:rsidP="005F0C3A">
      <w:pPr>
        <w:jc w:val="both"/>
        <w:rPr>
          <w:lang w:val="es-ES"/>
        </w:rPr>
      </w:pPr>
    </w:p>
    <w:p w14:paraId="52FE5D6C" w14:textId="77777777" w:rsidR="00CB52ED" w:rsidRDefault="00CB52ED" w:rsidP="005F0C3A">
      <w:pPr>
        <w:jc w:val="both"/>
        <w:rPr>
          <w:lang w:val="es-ES"/>
        </w:rPr>
      </w:pPr>
    </w:p>
    <w:p w14:paraId="0352CFC1" w14:textId="77777777" w:rsidR="00CB52ED" w:rsidRDefault="00CB52ED" w:rsidP="005F0C3A">
      <w:pPr>
        <w:jc w:val="both"/>
        <w:rPr>
          <w:lang w:val="es-ES"/>
        </w:rPr>
      </w:pPr>
    </w:p>
    <w:p w14:paraId="1AF8D896" w14:textId="77777777" w:rsidR="00CB52ED" w:rsidRDefault="00CB52ED" w:rsidP="005F0C3A">
      <w:pPr>
        <w:jc w:val="both"/>
        <w:rPr>
          <w:lang w:val="es-ES"/>
        </w:rPr>
      </w:pPr>
    </w:p>
    <w:p w14:paraId="5799B22F" w14:textId="77777777" w:rsidR="00CB52ED" w:rsidRDefault="00CB52ED" w:rsidP="005F0C3A">
      <w:pPr>
        <w:jc w:val="both"/>
        <w:rPr>
          <w:lang w:val="es-ES"/>
        </w:rPr>
      </w:pPr>
    </w:p>
    <w:p w14:paraId="3E558EB0" w14:textId="77777777" w:rsidR="00CB52ED" w:rsidRDefault="00CB52ED" w:rsidP="005F0C3A">
      <w:pPr>
        <w:jc w:val="both"/>
        <w:rPr>
          <w:lang w:val="es-ES"/>
        </w:rPr>
      </w:pPr>
    </w:p>
    <w:p w14:paraId="734FD911" w14:textId="77777777" w:rsidR="00CB52ED" w:rsidRDefault="00CB52ED" w:rsidP="005F0C3A">
      <w:pPr>
        <w:jc w:val="both"/>
        <w:rPr>
          <w:lang w:val="es-ES"/>
        </w:rPr>
      </w:pPr>
    </w:p>
    <w:p w14:paraId="594746ED" w14:textId="77777777" w:rsidR="00CB52ED" w:rsidRDefault="00CB52ED" w:rsidP="005F0C3A">
      <w:pPr>
        <w:jc w:val="both"/>
        <w:rPr>
          <w:lang w:val="es-ES"/>
        </w:rPr>
      </w:pPr>
    </w:p>
    <w:p w14:paraId="1E78E5B7" w14:textId="77777777" w:rsidR="00CB52ED" w:rsidRDefault="00CB52ED" w:rsidP="005F0C3A">
      <w:pPr>
        <w:jc w:val="both"/>
        <w:rPr>
          <w:lang w:val="es-ES"/>
        </w:rPr>
      </w:pPr>
    </w:p>
    <w:p w14:paraId="1F115B60" w14:textId="77777777" w:rsidR="00CB52ED" w:rsidRPr="00CB52ED" w:rsidRDefault="00CB52ED" w:rsidP="005F0C3A">
      <w:pPr>
        <w:jc w:val="both"/>
        <w:rPr>
          <w:lang w:val="es-ES"/>
        </w:rPr>
      </w:pPr>
    </w:p>
    <w:sectPr w:rsidR="00CB52ED" w:rsidRPr="00CB52ED" w:rsidSect="00DB43C8">
      <w:footerReference w:type="even" r:id="rId14"/>
      <w:footerReference w:type="default" r:id="rId15"/>
      <w:pgSz w:w="11900" w:h="16840"/>
      <w:pgMar w:top="1417" w:right="1701" w:bottom="1417" w:left="1701" w:header="708" w:footer="907"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Cesar Carcamo" w:date="2017-05-10T09:26:00Z" w:initials="CCC">
    <w:p w14:paraId="18BBE7FE" w14:textId="77777777" w:rsidR="00F13E49" w:rsidRDefault="00F13E49">
      <w:pPr>
        <w:pStyle w:val="Textocomentario"/>
      </w:pPr>
      <w:r>
        <w:rPr>
          <w:rStyle w:val="Refdecomentario"/>
        </w:rPr>
        <w:annotationRef/>
      </w:r>
      <w:r>
        <w:t>Definir la diferencia con anteriorida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BBE7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8FDAC4" w14:textId="77777777" w:rsidR="00494EB5" w:rsidRDefault="00494EB5" w:rsidP="00700ACF">
      <w:r>
        <w:separator/>
      </w:r>
    </w:p>
  </w:endnote>
  <w:endnote w:type="continuationSeparator" w:id="0">
    <w:p w14:paraId="5ABE51AE" w14:textId="77777777" w:rsidR="00494EB5" w:rsidRDefault="00494EB5"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8EC8F" w14:textId="77777777" w:rsidR="00F13E49" w:rsidRDefault="00F13E49"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F13E49" w14:paraId="6D5465D8" w14:textId="77777777" w:rsidTr="006A1F3A">
      <w:trPr>
        <w:trHeight w:val="151"/>
      </w:trPr>
      <w:tc>
        <w:tcPr>
          <w:tcW w:w="2250" w:type="pct"/>
          <w:tcBorders>
            <w:top w:val="nil"/>
            <w:left w:val="nil"/>
            <w:bottom w:val="single" w:sz="4" w:space="0" w:color="5B9BD5" w:themeColor="accent1"/>
            <w:right w:val="nil"/>
          </w:tcBorders>
        </w:tcPr>
        <w:p w14:paraId="2798067D" w14:textId="77777777" w:rsidR="00F13E49" w:rsidRDefault="00F13E49"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0E3DA967" w14:textId="77777777" w:rsidR="00F13E49" w:rsidRDefault="00F13E49"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Content>
              <w:r>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6E988C89" w14:textId="77777777" w:rsidR="00F13E49" w:rsidRDefault="00F13E49" w:rsidP="006A1F3A">
          <w:pPr>
            <w:pStyle w:val="Encabezado"/>
            <w:spacing w:line="276" w:lineRule="auto"/>
            <w:rPr>
              <w:rFonts w:asciiTheme="majorHAnsi" w:eastAsiaTheme="majorEastAsia" w:hAnsiTheme="majorHAnsi" w:cstheme="majorBidi"/>
              <w:b/>
              <w:bCs/>
              <w:color w:val="5B9BD5" w:themeColor="accent1"/>
            </w:rPr>
          </w:pPr>
        </w:p>
      </w:tc>
    </w:tr>
    <w:tr w:rsidR="00F13E49" w14:paraId="3E0E8E19" w14:textId="77777777" w:rsidTr="006A1F3A">
      <w:trPr>
        <w:trHeight w:val="150"/>
      </w:trPr>
      <w:tc>
        <w:tcPr>
          <w:tcW w:w="2250" w:type="pct"/>
          <w:tcBorders>
            <w:top w:val="single" w:sz="4" w:space="0" w:color="5B9BD5" w:themeColor="accent1"/>
            <w:left w:val="nil"/>
            <w:bottom w:val="nil"/>
            <w:right w:val="nil"/>
          </w:tcBorders>
        </w:tcPr>
        <w:p w14:paraId="59D3F5E5" w14:textId="77777777" w:rsidR="00F13E49" w:rsidRDefault="00F13E49"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38D37B8" w14:textId="77777777" w:rsidR="00F13E49" w:rsidRDefault="00F13E49"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4B9F6C67" w14:textId="77777777" w:rsidR="00F13E49" w:rsidRDefault="00F13E49" w:rsidP="006A1F3A">
          <w:pPr>
            <w:pStyle w:val="Encabezado"/>
            <w:spacing w:line="276" w:lineRule="auto"/>
            <w:rPr>
              <w:rFonts w:asciiTheme="majorHAnsi" w:eastAsiaTheme="majorEastAsia" w:hAnsiTheme="majorHAnsi" w:cstheme="majorBidi"/>
              <w:b/>
              <w:bCs/>
              <w:color w:val="5B9BD5" w:themeColor="accent1"/>
            </w:rPr>
          </w:pPr>
        </w:p>
      </w:tc>
    </w:tr>
  </w:tbl>
  <w:p w14:paraId="4F6E3763" w14:textId="77777777" w:rsidR="00F13E49" w:rsidRDefault="00F13E49">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45DD1" w14:textId="77777777" w:rsidR="00F13E49" w:rsidRDefault="00F13E49"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18057F">
      <w:rPr>
        <w:rStyle w:val="Nmerodepgina"/>
        <w:noProof/>
      </w:rPr>
      <w:t>4</w:t>
    </w:r>
    <w:r>
      <w:rPr>
        <w:rStyle w:val="Nmerodepgina"/>
      </w:rPr>
      <w:fldChar w:fldCharType="end"/>
    </w:r>
  </w:p>
  <w:p w14:paraId="292FED20" w14:textId="77777777" w:rsidR="00F13E49" w:rsidRDefault="00F13E49" w:rsidP="00DB43C8">
    <w:pPr>
      <w:pStyle w:val="Piedepgina"/>
      <w:ind w:right="360"/>
    </w:pPr>
    <w:r>
      <w:t>Abril 2017</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72CB4F" w14:textId="77777777" w:rsidR="00494EB5" w:rsidRDefault="00494EB5" w:rsidP="00700ACF">
      <w:r>
        <w:separator/>
      </w:r>
    </w:p>
  </w:footnote>
  <w:footnote w:type="continuationSeparator" w:id="0">
    <w:p w14:paraId="336DBBFD" w14:textId="77777777" w:rsidR="00494EB5" w:rsidRDefault="00494EB5"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2">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3">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18">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0">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4">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6">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1"/>
  </w:num>
  <w:num w:numId="2">
    <w:abstractNumId w:val="20"/>
  </w:num>
  <w:num w:numId="3">
    <w:abstractNumId w:val="25"/>
  </w:num>
  <w:num w:numId="4">
    <w:abstractNumId w:val="12"/>
  </w:num>
  <w:num w:numId="5">
    <w:abstractNumId w:val="11"/>
  </w:num>
  <w:num w:numId="6">
    <w:abstractNumId w:val="13"/>
  </w:num>
  <w:num w:numId="7">
    <w:abstractNumId w:val="18"/>
  </w:num>
  <w:num w:numId="8">
    <w:abstractNumId w:val="4"/>
  </w:num>
  <w:num w:numId="9">
    <w:abstractNumId w:val="0"/>
  </w:num>
  <w:num w:numId="10">
    <w:abstractNumId w:val="15"/>
  </w:num>
  <w:num w:numId="11">
    <w:abstractNumId w:val="10"/>
  </w:num>
  <w:num w:numId="12">
    <w:abstractNumId w:val="9"/>
  </w:num>
  <w:num w:numId="13">
    <w:abstractNumId w:val="7"/>
  </w:num>
  <w:num w:numId="14">
    <w:abstractNumId w:val="3"/>
  </w:num>
  <w:num w:numId="15">
    <w:abstractNumId w:val="1"/>
  </w:num>
  <w:num w:numId="16">
    <w:abstractNumId w:val="8"/>
  </w:num>
  <w:num w:numId="17">
    <w:abstractNumId w:val="16"/>
  </w:num>
  <w:num w:numId="18">
    <w:abstractNumId w:val="26"/>
  </w:num>
  <w:num w:numId="19">
    <w:abstractNumId w:val="14"/>
  </w:num>
  <w:num w:numId="20">
    <w:abstractNumId w:val="23"/>
  </w:num>
  <w:num w:numId="21">
    <w:abstractNumId w:val="17"/>
  </w:num>
  <w:num w:numId="22">
    <w:abstractNumId w:val="24"/>
  </w:num>
  <w:num w:numId="23">
    <w:abstractNumId w:val="6"/>
  </w:num>
  <w:num w:numId="24">
    <w:abstractNumId w:val="19"/>
  </w:num>
  <w:num w:numId="25">
    <w:abstractNumId w:val="22"/>
  </w:num>
  <w:num w:numId="26">
    <w:abstractNumId w:val="2"/>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6E42"/>
    <w:rsid w:val="00037355"/>
    <w:rsid w:val="00054688"/>
    <w:rsid w:val="0005764A"/>
    <w:rsid w:val="00060178"/>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3408"/>
    <w:rsid w:val="000E647E"/>
    <w:rsid w:val="000F28FF"/>
    <w:rsid w:val="000F30C3"/>
    <w:rsid w:val="000F6375"/>
    <w:rsid w:val="000F71B6"/>
    <w:rsid w:val="001065CB"/>
    <w:rsid w:val="00111317"/>
    <w:rsid w:val="0011132E"/>
    <w:rsid w:val="00112963"/>
    <w:rsid w:val="00116E08"/>
    <w:rsid w:val="00123EE4"/>
    <w:rsid w:val="00135C5A"/>
    <w:rsid w:val="0013667F"/>
    <w:rsid w:val="001366FB"/>
    <w:rsid w:val="001449F4"/>
    <w:rsid w:val="001465A6"/>
    <w:rsid w:val="00152809"/>
    <w:rsid w:val="001735CE"/>
    <w:rsid w:val="0018057F"/>
    <w:rsid w:val="00183199"/>
    <w:rsid w:val="00185116"/>
    <w:rsid w:val="00185895"/>
    <w:rsid w:val="001923BE"/>
    <w:rsid w:val="00196909"/>
    <w:rsid w:val="001A1538"/>
    <w:rsid w:val="001C2692"/>
    <w:rsid w:val="001C30FE"/>
    <w:rsid w:val="001C3775"/>
    <w:rsid w:val="001D01F1"/>
    <w:rsid w:val="001D49DD"/>
    <w:rsid w:val="001E12A8"/>
    <w:rsid w:val="001F1CA7"/>
    <w:rsid w:val="00201694"/>
    <w:rsid w:val="0021244E"/>
    <w:rsid w:val="00213CBD"/>
    <w:rsid w:val="00213EAB"/>
    <w:rsid w:val="002153C7"/>
    <w:rsid w:val="00244167"/>
    <w:rsid w:val="00244F91"/>
    <w:rsid w:val="0024797E"/>
    <w:rsid w:val="0025636A"/>
    <w:rsid w:val="00260235"/>
    <w:rsid w:val="00273E86"/>
    <w:rsid w:val="0027540A"/>
    <w:rsid w:val="002811F3"/>
    <w:rsid w:val="00281D6A"/>
    <w:rsid w:val="00283F35"/>
    <w:rsid w:val="002B0B30"/>
    <w:rsid w:val="002B50E1"/>
    <w:rsid w:val="002D09A2"/>
    <w:rsid w:val="002D30D6"/>
    <w:rsid w:val="002E002E"/>
    <w:rsid w:val="002E5BE7"/>
    <w:rsid w:val="002F0CC8"/>
    <w:rsid w:val="002F31E5"/>
    <w:rsid w:val="002F7452"/>
    <w:rsid w:val="00302092"/>
    <w:rsid w:val="003036D4"/>
    <w:rsid w:val="003046E3"/>
    <w:rsid w:val="00321809"/>
    <w:rsid w:val="0032191D"/>
    <w:rsid w:val="00322045"/>
    <w:rsid w:val="00340568"/>
    <w:rsid w:val="003422D8"/>
    <w:rsid w:val="00343A03"/>
    <w:rsid w:val="00343D3E"/>
    <w:rsid w:val="00347662"/>
    <w:rsid w:val="003527A1"/>
    <w:rsid w:val="00356AEE"/>
    <w:rsid w:val="00362A11"/>
    <w:rsid w:val="00362C6D"/>
    <w:rsid w:val="00364224"/>
    <w:rsid w:val="00380280"/>
    <w:rsid w:val="00386FBF"/>
    <w:rsid w:val="003A665A"/>
    <w:rsid w:val="003B2807"/>
    <w:rsid w:val="003B76C0"/>
    <w:rsid w:val="003B7A84"/>
    <w:rsid w:val="003C01D8"/>
    <w:rsid w:val="003C3C02"/>
    <w:rsid w:val="003D0F27"/>
    <w:rsid w:val="003D2BC8"/>
    <w:rsid w:val="003D4BA1"/>
    <w:rsid w:val="003D694D"/>
    <w:rsid w:val="003E2F99"/>
    <w:rsid w:val="003E68EC"/>
    <w:rsid w:val="003F4F84"/>
    <w:rsid w:val="003F6DEE"/>
    <w:rsid w:val="003F797B"/>
    <w:rsid w:val="003F7EBA"/>
    <w:rsid w:val="004026D1"/>
    <w:rsid w:val="00403AF1"/>
    <w:rsid w:val="00406D5F"/>
    <w:rsid w:val="00411F69"/>
    <w:rsid w:val="0041475E"/>
    <w:rsid w:val="00415C95"/>
    <w:rsid w:val="00417CC1"/>
    <w:rsid w:val="0043083A"/>
    <w:rsid w:val="00431BC1"/>
    <w:rsid w:val="00432445"/>
    <w:rsid w:val="004363C5"/>
    <w:rsid w:val="00441091"/>
    <w:rsid w:val="004434EB"/>
    <w:rsid w:val="00446CFD"/>
    <w:rsid w:val="0044782E"/>
    <w:rsid w:val="004510EA"/>
    <w:rsid w:val="0045468B"/>
    <w:rsid w:val="00455164"/>
    <w:rsid w:val="004603D0"/>
    <w:rsid w:val="00470560"/>
    <w:rsid w:val="004718FD"/>
    <w:rsid w:val="00475B4F"/>
    <w:rsid w:val="00477360"/>
    <w:rsid w:val="004777AE"/>
    <w:rsid w:val="004815DC"/>
    <w:rsid w:val="00484BE1"/>
    <w:rsid w:val="00494EB5"/>
    <w:rsid w:val="004A09B2"/>
    <w:rsid w:val="004B39A8"/>
    <w:rsid w:val="004C19D8"/>
    <w:rsid w:val="004C49F5"/>
    <w:rsid w:val="004E0011"/>
    <w:rsid w:val="004E315C"/>
    <w:rsid w:val="004E4F1D"/>
    <w:rsid w:val="004E5147"/>
    <w:rsid w:val="004E6EFA"/>
    <w:rsid w:val="004F0912"/>
    <w:rsid w:val="004F503C"/>
    <w:rsid w:val="00504746"/>
    <w:rsid w:val="00514433"/>
    <w:rsid w:val="005177BD"/>
    <w:rsid w:val="00522B7A"/>
    <w:rsid w:val="005311BC"/>
    <w:rsid w:val="00532CF9"/>
    <w:rsid w:val="005348B4"/>
    <w:rsid w:val="00535ECF"/>
    <w:rsid w:val="005364D5"/>
    <w:rsid w:val="005428AC"/>
    <w:rsid w:val="00552117"/>
    <w:rsid w:val="00572A7D"/>
    <w:rsid w:val="00574742"/>
    <w:rsid w:val="005811AA"/>
    <w:rsid w:val="00584A83"/>
    <w:rsid w:val="00594D9B"/>
    <w:rsid w:val="005967CC"/>
    <w:rsid w:val="00597471"/>
    <w:rsid w:val="005A07E9"/>
    <w:rsid w:val="005A3805"/>
    <w:rsid w:val="005B57E1"/>
    <w:rsid w:val="005B7789"/>
    <w:rsid w:val="005B7B09"/>
    <w:rsid w:val="005C0129"/>
    <w:rsid w:val="005D4C92"/>
    <w:rsid w:val="005E01CD"/>
    <w:rsid w:val="005E4DB8"/>
    <w:rsid w:val="005E7376"/>
    <w:rsid w:val="005F0C3A"/>
    <w:rsid w:val="005F3D6D"/>
    <w:rsid w:val="00615E10"/>
    <w:rsid w:val="00617912"/>
    <w:rsid w:val="00622230"/>
    <w:rsid w:val="006228D0"/>
    <w:rsid w:val="006261A1"/>
    <w:rsid w:val="006375B1"/>
    <w:rsid w:val="00640E1B"/>
    <w:rsid w:val="0064637A"/>
    <w:rsid w:val="00652AD5"/>
    <w:rsid w:val="00652F70"/>
    <w:rsid w:val="0065367E"/>
    <w:rsid w:val="00667AC8"/>
    <w:rsid w:val="00671D80"/>
    <w:rsid w:val="006752BF"/>
    <w:rsid w:val="00676C52"/>
    <w:rsid w:val="00677804"/>
    <w:rsid w:val="00680DDC"/>
    <w:rsid w:val="006812E4"/>
    <w:rsid w:val="00681CA0"/>
    <w:rsid w:val="006821A5"/>
    <w:rsid w:val="0068308A"/>
    <w:rsid w:val="00690691"/>
    <w:rsid w:val="006958D4"/>
    <w:rsid w:val="00695A1E"/>
    <w:rsid w:val="006A1F3A"/>
    <w:rsid w:val="006A5122"/>
    <w:rsid w:val="006C1C4C"/>
    <w:rsid w:val="006C5063"/>
    <w:rsid w:val="006D067F"/>
    <w:rsid w:val="006D0818"/>
    <w:rsid w:val="006D47AC"/>
    <w:rsid w:val="006D674E"/>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62265"/>
    <w:rsid w:val="0078296E"/>
    <w:rsid w:val="00784182"/>
    <w:rsid w:val="007948C0"/>
    <w:rsid w:val="007A476B"/>
    <w:rsid w:val="007A694C"/>
    <w:rsid w:val="007B6193"/>
    <w:rsid w:val="007B75BF"/>
    <w:rsid w:val="007B7B83"/>
    <w:rsid w:val="007C0ED7"/>
    <w:rsid w:val="007C3389"/>
    <w:rsid w:val="007C58A3"/>
    <w:rsid w:val="007C592E"/>
    <w:rsid w:val="007E6170"/>
    <w:rsid w:val="007F699C"/>
    <w:rsid w:val="00804654"/>
    <w:rsid w:val="00810889"/>
    <w:rsid w:val="00815FB8"/>
    <w:rsid w:val="00816FE7"/>
    <w:rsid w:val="008201B6"/>
    <w:rsid w:val="00820E9D"/>
    <w:rsid w:val="00820EEA"/>
    <w:rsid w:val="00830C49"/>
    <w:rsid w:val="00833E4B"/>
    <w:rsid w:val="00836994"/>
    <w:rsid w:val="00840B3E"/>
    <w:rsid w:val="0085192A"/>
    <w:rsid w:val="0085594D"/>
    <w:rsid w:val="00855A34"/>
    <w:rsid w:val="00866F6B"/>
    <w:rsid w:val="0087024D"/>
    <w:rsid w:val="00872730"/>
    <w:rsid w:val="0087448A"/>
    <w:rsid w:val="0087547F"/>
    <w:rsid w:val="008776E8"/>
    <w:rsid w:val="008839F7"/>
    <w:rsid w:val="00892146"/>
    <w:rsid w:val="008921DC"/>
    <w:rsid w:val="00892AC9"/>
    <w:rsid w:val="008936B2"/>
    <w:rsid w:val="008A2887"/>
    <w:rsid w:val="008A46B9"/>
    <w:rsid w:val="008A5E66"/>
    <w:rsid w:val="008B7F91"/>
    <w:rsid w:val="008C7830"/>
    <w:rsid w:val="008C7DF1"/>
    <w:rsid w:val="008D2CEF"/>
    <w:rsid w:val="008F02D2"/>
    <w:rsid w:val="008F0571"/>
    <w:rsid w:val="008F5DB0"/>
    <w:rsid w:val="008F65EF"/>
    <w:rsid w:val="008F6EC3"/>
    <w:rsid w:val="0090116D"/>
    <w:rsid w:val="00906E32"/>
    <w:rsid w:val="00921FAE"/>
    <w:rsid w:val="00932D15"/>
    <w:rsid w:val="00933896"/>
    <w:rsid w:val="00935393"/>
    <w:rsid w:val="009375F0"/>
    <w:rsid w:val="009424E0"/>
    <w:rsid w:val="00956C2D"/>
    <w:rsid w:val="00974059"/>
    <w:rsid w:val="00980AFA"/>
    <w:rsid w:val="009912DF"/>
    <w:rsid w:val="00995FB2"/>
    <w:rsid w:val="009A0A05"/>
    <w:rsid w:val="009A13E4"/>
    <w:rsid w:val="009B40AE"/>
    <w:rsid w:val="009B45F6"/>
    <w:rsid w:val="009B6230"/>
    <w:rsid w:val="009C347B"/>
    <w:rsid w:val="009D63E6"/>
    <w:rsid w:val="009F7E3D"/>
    <w:rsid w:val="00A04048"/>
    <w:rsid w:val="00A21FE7"/>
    <w:rsid w:val="00A233B5"/>
    <w:rsid w:val="00A24B82"/>
    <w:rsid w:val="00A32B2E"/>
    <w:rsid w:val="00A404FB"/>
    <w:rsid w:val="00A42F87"/>
    <w:rsid w:val="00A62066"/>
    <w:rsid w:val="00AA5FA4"/>
    <w:rsid w:val="00AB111F"/>
    <w:rsid w:val="00AB6714"/>
    <w:rsid w:val="00AC3A0C"/>
    <w:rsid w:val="00AC3C6D"/>
    <w:rsid w:val="00AC6A3E"/>
    <w:rsid w:val="00AC753F"/>
    <w:rsid w:val="00AD24A3"/>
    <w:rsid w:val="00AD4649"/>
    <w:rsid w:val="00AD5C8A"/>
    <w:rsid w:val="00AD6B58"/>
    <w:rsid w:val="00AD7C1E"/>
    <w:rsid w:val="00AE4537"/>
    <w:rsid w:val="00AE69ED"/>
    <w:rsid w:val="00AE73A1"/>
    <w:rsid w:val="00B0429A"/>
    <w:rsid w:val="00B05F35"/>
    <w:rsid w:val="00B10D53"/>
    <w:rsid w:val="00B14CEE"/>
    <w:rsid w:val="00B20454"/>
    <w:rsid w:val="00B22690"/>
    <w:rsid w:val="00B22AB4"/>
    <w:rsid w:val="00B248F3"/>
    <w:rsid w:val="00B3288F"/>
    <w:rsid w:val="00B33156"/>
    <w:rsid w:val="00B43145"/>
    <w:rsid w:val="00B4436F"/>
    <w:rsid w:val="00B45442"/>
    <w:rsid w:val="00B518D9"/>
    <w:rsid w:val="00B53D0B"/>
    <w:rsid w:val="00B61FCF"/>
    <w:rsid w:val="00B6431A"/>
    <w:rsid w:val="00B70BC7"/>
    <w:rsid w:val="00B76879"/>
    <w:rsid w:val="00B9118A"/>
    <w:rsid w:val="00B94B65"/>
    <w:rsid w:val="00BA2822"/>
    <w:rsid w:val="00BA4F3C"/>
    <w:rsid w:val="00BA7F5F"/>
    <w:rsid w:val="00BB7F13"/>
    <w:rsid w:val="00BC24A4"/>
    <w:rsid w:val="00BC7718"/>
    <w:rsid w:val="00BD33FC"/>
    <w:rsid w:val="00BD69AB"/>
    <w:rsid w:val="00BE49CE"/>
    <w:rsid w:val="00BE626B"/>
    <w:rsid w:val="00BF6517"/>
    <w:rsid w:val="00C07CAE"/>
    <w:rsid w:val="00C12E49"/>
    <w:rsid w:val="00C203DF"/>
    <w:rsid w:val="00C2469A"/>
    <w:rsid w:val="00C24BBF"/>
    <w:rsid w:val="00C32FA9"/>
    <w:rsid w:val="00C33B9D"/>
    <w:rsid w:val="00C45086"/>
    <w:rsid w:val="00C4509A"/>
    <w:rsid w:val="00C52798"/>
    <w:rsid w:val="00C555E2"/>
    <w:rsid w:val="00C5684C"/>
    <w:rsid w:val="00C70A98"/>
    <w:rsid w:val="00C72803"/>
    <w:rsid w:val="00C74F7F"/>
    <w:rsid w:val="00C75E9E"/>
    <w:rsid w:val="00C82B54"/>
    <w:rsid w:val="00C8342C"/>
    <w:rsid w:val="00C8627A"/>
    <w:rsid w:val="00C91E3D"/>
    <w:rsid w:val="00C956B2"/>
    <w:rsid w:val="00CA0E89"/>
    <w:rsid w:val="00CA360A"/>
    <w:rsid w:val="00CB2DB7"/>
    <w:rsid w:val="00CB4B8B"/>
    <w:rsid w:val="00CB52ED"/>
    <w:rsid w:val="00CB7635"/>
    <w:rsid w:val="00CC2CC2"/>
    <w:rsid w:val="00CC32D2"/>
    <w:rsid w:val="00CC5EA2"/>
    <w:rsid w:val="00CD121A"/>
    <w:rsid w:val="00CD2E3F"/>
    <w:rsid w:val="00CD5EC8"/>
    <w:rsid w:val="00CE2233"/>
    <w:rsid w:val="00CE22C1"/>
    <w:rsid w:val="00CE669E"/>
    <w:rsid w:val="00CF0E07"/>
    <w:rsid w:val="00D005F1"/>
    <w:rsid w:val="00D05AD9"/>
    <w:rsid w:val="00D10FC2"/>
    <w:rsid w:val="00D11A1D"/>
    <w:rsid w:val="00D11E40"/>
    <w:rsid w:val="00D150DF"/>
    <w:rsid w:val="00D21883"/>
    <w:rsid w:val="00D26C1A"/>
    <w:rsid w:val="00D3624C"/>
    <w:rsid w:val="00D40E28"/>
    <w:rsid w:val="00D440F7"/>
    <w:rsid w:val="00D44FFF"/>
    <w:rsid w:val="00D473EB"/>
    <w:rsid w:val="00D479F0"/>
    <w:rsid w:val="00D52EA0"/>
    <w:rsid w:val="00D53AB2"/>
    <w:rsid w:val="00D60774"/>
    <w:rsid w:val="00D60D09"/>
    <w:rsid w:val="00D619B7"/>
    <w:rsid w:val="00D631F7"/>
    <w:rsid w:val="00D8130F"/>
    <w:rsid w:val="00D90913"/>
    <w:rsid w:val="00DA1F66"/>
    <w:rsid w:val="00DA3419"/>
    <w:rsid w:val="00DA39E3"/>
    <w:rsid w:val="00DA3D19"/>
    <w:rsid w:val="00DA7D4E"/>
    <w:rsid w:val="00DB01D4"/>
    <w:rsid w:val="00DB43C8"/>
    <w:rsid w:val="00DB791F"/>
    <w:rsid w:val="00DB7AB1"/>
    <w:rsid w:val="00DC0F15"/>
    <w:rsid w:val="00DC67DF"/>
    <w:rsid w:val="00DD7CFF"/>
    <w:rsid w:val="00DE0AFC"/>
    <w:rsid w:val="00DE3DDC"/>
    <w:rsid w:val="00DE4BA6"/>
    <w:rsid w:val="00DF3B25"/>
    <w:rsid w:val="00DF5A70"/>
    <w:rsid w:val="00E014E9"/>
    <w:rsid w:val="00E115B6"/>
    <w:rsid w:val="00E14C1B"/>
    <w:rsid w:val="00E24AB6"/>
    <w:rsid w:val="00E40440"/>
    <w:rsid w:val="00E40632"/>
    <w:rsid w:val="00E4436E"/>
    <w:rsid w:val="00E45BD5"/>
    <w:rsid w:val="00E46B73"/>
    <w:rsid w:val="00E4713B"/>
    <w:rsid w:val="00E51D34"/>
    <w:rsid w:val="00E52F35"/>
    <w:rsid w:val="00E57973"/>
    <w:rsid w:val="00E57C5A"/>
    <w:rsid w:val="00E61CBE"/>
    <w:rsid w:val="00E64638"/>
    <w:rsid w:val="00E75BFC"/>
    <w:rsid w:val="00E80048"/>
    <w:rsid w:val="00E835DF"/>
    <w:rsid w:val="00E844D8"/>
    <w:rsid w:val="00E879DC"/>
    <w:rsid w:val="00E92CC3"/>
    <w:rsid w:val="00E9632E"/>
    <w:rsid w:val="00EB0F78"/>
    <w:rsid w:val="00EB78DC"/>
    <w:rsid w:val="00ED56F0"/>
    <w:rsid w:val="00EE6A0B"/>
    <w:rsid w:val="00EF1623"/>
    <w:rsid w:val="00EF282F"/>
    <w:rsid w:val="00F10873"/>
    <w:rsid w:val="00F13E49"/>
    <w:rsid w:val="00F15E7E"/>
    <w:rsid w:val="00F266B6"/>
    <w:rsid w:val="00F36642"/>
    <w:rsid w:val="00F42B15"/>
    <w:rsid w:val="00F4544C"/>
    <w:rsid w:val="00F457F5"/>
    <w:rsid w:val="00F47A2F"/>
    <w:rsid w:val="00F50429"/>
    <w:rsid w:val="00F52D3D"/>
    <w:rsid w:val="00F56905"/>
    <w:rsid w:val="00F605DC"/>
    <w:rsid w:val="00F66265"/>
    <w:rsid w:val="00F667DB"/>
    <w:rsid w:val="00F93A85"/>
    <w:rsid w:val="00FA53D8"/>
    <w:rsid w:val="00FB0809"/>
    <w:rsid w:val="00FD1F48"/>
    <w:rsid w:val="00FD2A87"/>
    <w:rsid w:val="00FD4519"/>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602F1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glossaryDocument" Target="glossary/document.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12061E"/>
    <w:rsid w:val="00135E4C"/>
    <w:rsid w:val="0023489C"/>
    <w:rsid w:val="00495838"/>
    <w:rsid w:val="006061B9"/>
    <w:rsid w:val="00814173"/>
    <w:rsid w:val="00936762"/>
    <w:rsid w:val="00B454D5"/>
    <w:rsid w:val="00BB5F43"/>
    <w:rsid w:val="00D97C07"/>
    <w:rsid w:val="00E861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3A171D-B778-F346-9CCC-22F13DC80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9</Pages>
  <Words>11589</Words>
  <Characters>63743</Characters>
  <Application>Microsoft Macintosh Word</Application>
  <DocSecurity>0</DocSecurity>
  <Lines>531</Lines>
  <Paragraphs>15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5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0</cp:revision>
  <cp:lastPrinted>2016-08-24T20:31:00Z</cp:lastPrinted>
  <dcterms:created xsi:type="dcterms:W3CDTF">2017-05-19T17:08:00Z</dcterms:created>
  <dcterms:modified xsi:type="dcterms:W3CDTF">2017-05-22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